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3C161AA" w14:textId="77777777" w:rsidR="001B7B0E" w:rsidRDefault="00046811">
      <w:pPr>
        <w:pStyle w:val="1"/>
        <w:spacing w:before="240" w:after="240"/>
      </w:pPr>
      <w:bookmarkStart w:id="0" w:name="_bdffteokeujd" w:colFirst="0" w:colLast="0"/>
      <w:bookmarkEnd w:id="0"/>
      <w:r>
        <w:t>Использование RGBD-камер (моно, стерео) в задачах навигации внутри и вне помещений.</w:t>
      </w:r>
    </w:p>
    <w:p w14:paraId="2CCC7579" w14:textId="77777777" w:rsidR="001B7B0E" w:rsidRDefault="00046811">
      <w:pPr>
        <w:spacing w:before="240" w:after="240"/>
      </w:pPr>
      <w:r>
        <w:t>Существуют разные реализации методов построения карты и навигации. Самый универсальный подход к получению карты и навигации по данной карте включает в себя метод SLAM, процедуру сбора данных, построенную карту и метод локализации по данной карте. Поскольку</w:t>
      </w:r>
      <w:r>
        <w:t xml:space="preserve"> навигация может осуществляться с разных устройств, возможно наличие разных конфигураций оборудования на устройстве. </w:t>
      </w:r>
    </w:p>
    <w:p w14:paraId="3AC37E12" w14:textId="77777777" w:rsidR="001B7B0E" w:rsidRDefault="00046811">
      <w:pPr>
        <w:spacing w:before="240" w:after="240"/>
      </w:pPr>
      <w:r>
        <w:t>В большинстве современных устройств установлена камера, на автомобили с автопилотами роботы устанавливают большое количество внешних сенсо</w:t>
      </w:r>
      <w:r>
        <w:t xml:space="preserve">ров - камеры, </w:t>
      </w:r>
      <w:proofErr w:type="spellStart"/>
      <w:r>
        <w:t>лидары</w:t>
      </w:r>
      <w:proofErr w:type="spellEnd"/>
      <w:r>
        <w:t xml:space="preserve">.  </w:t>
      </w:r>
    </w:p>
    <w:p w14:paraId="78C84D94" w14:textId="168C27BF" w:rsidR="001B7B0E" w:rsidRDefault="00046811">
      <w:r>
        <w:t xml:space="preserve">Существуют три метода и типа сенсоров соответственно для определения глубины в кадре: </w:t>
      </w:r>
      <w:r w:rsidR="006C5EDB">
        <w:t>датчик глубины,</w:t>
      </w:r>
      <w:r>
        <w:t xml:space="preserve"> который сразу дает нужное </w:t>
      </w:r>
      <w:r w:rsidR="00F04581">
        <w:t xml:space="preserve">представление, </w:t>
      </w:r>
      <w:r w:rsidR="00B81919">
        <w:t>метод структурного света,</w:t>
      </w:r>
      <w:r>
        <w:t xml:space="preserve"> который требует излучатель и приемник, стереокамера и соответств</w:t>
      </w:r>
      <w:r>
        <w:t xml:space="preserve">ующие методы реконструкции трехмерной сцены. </w:t>
      </w:r>
    </w:p>
    <w:p w14:paraId="37552D30" w14:textId="1A3DE92E" w:rsidR="001B7B0E" w:rsidRDefault="00046811">
      <w:pPr>
        <w:spacing w:before="240" w:after="240"/>
      </w:pPr>
      <w:r>
        <w:t xml:space="preserve">Как правило методы SLAM умеют напрямую работать датчиком глубины и стереокамерой. Если метод умеет напрямую работать с измерениями </w:t>
      </w:r>
      <w:r w:rsidR="00F04581">
        <w:t>глубины,</w:t>
      </w:r>
      <w:r>
        <w:t xml:space="preserve"> то правильнее передать необработанные данные в алгоритм и выполнить обр</w:t>
      </w:r>
      <w:r>
        <w:t xml:space="preserve">аботку данных в самом алгоритме. </w:t>
      </w:r>
    </w:p>
    <w:p w14:paraId="59B35F2E" w14:textId="25C71890" w:rsidR="001B7B0E" w:rsidRDefault="00046811">
      <w:pPr>
        <w:spacing w:before="240" w:after="240"/>
      </w:pPr>
      <w:r>
        <w:t xml:space="preserve">Существующие решения </w:t>
      </w:r>
      <w:r w:rsidR="00F04581">
        <w:t>показывают,</w:t>
      </w:r>
      <w:r>
        <w:t xml:space="preserve"> что можно успешно решать задачу навигации по данным с датчика глубины. Именно для задачи локализации и навигации есть точные методы одометрии. Одометрия не предполагает наличия карты глубины</w:t>
      </w:r>
      <w:r>
        <w:t xml:space="preserve">, но осуществляет более точное отслеживание динамики движения. Например, работа DVIO: </w:t>
      </w:r>
      <w:proofErr w:type="spellStart"/>
      <w:r>
        <w:t>Depth-Aided</w:t>
      </w:r>
      <w:proofErr w:type="spellEnd"/>
      <w:r>
        <w:t xml:space="preserve"> Visual </w:t>
      </w:r>
      <w:proofErr w:type="spellStart"/>
      <w:r>
        <w:t>Inertial</w:t>
      </w:r>
      <w:proofErr w:type="spellEnd"/>
      <w:r>
        <w:t xml:space="preserve"> </w:t>
      </w:r>
      <w:proofErr w:type="spellStart"/>
      <w:r>
        <w:t>Odometry</w:t>
      </w:r>
      <w:proofErr w:type="spellEnd"/>
      <w:r>
        <w:t xml:space="preserve"> </w:t>
      </w:r>
      <w:proofErr w:type="spellStart"/>
      <w:r>
        <w:t>for</w:t>
      </w:r>
      <w:proofErr w:type="spellEnd"/>
      <w:r>
        <w:t xml:space="preserve"> RGBD </w:t>
      </w:r>
      <w:proofErr w:type="spellStart"/>
      <w:r>
        <w:t>Sensors</w:t>
      </w:r>
      <w:proofErr w:type="spellEnd"/>
      <w:r w:rsidR="006C5EDB">
        <w:fldChar w:fldCharType="begin"/>
      </w:r>
      <w:r w:rsidR="006C5EDB">
        <w:instrText xml:space="preserve"> ADDIN ZOTERO_ITEM CSL_CITATION {"citationID":"Om4IbRkI","properties":{"formattedCitation":"[1]","plainCitation":"[1]","noteIndex":0},"citationItems":[{"id":105,"uris":["http://zotero.org/users/local/XvQpfN4m/items/CEZA4BKP"],"uri":["http://zotero.org/users/local/XvQpfN4m/items/CEZA4BKP"],"itemData":{"id":105,"type":"article-journal","abstract":"In past few years we have observed an increase in the usage of RGBD sensors in mobile devices. These sensors provide a good estimate of the depth map for the camera frame, which can be used in numerous augmented reality applications. This paper presents a new visual inertial odometry (VIO) system, which uses measurements from a RGBD sensor and an inertial measurement unit (IMU) sensor for estimating the motion state of the mobile device. The resulting system is called the depth-aided VIO (DVIO) system. In this system we add the depth measurement as part of the nonlinear optimization process. Specifically, we propose methods to use the depth measurement using one-dimensional (1D) feature parameterization as well as three-dimensional (3D) feature parameterization. In addition, we propose to utilize the depth measurement for estimating time offset between the unsynchronized IMU and the RGBD sensors. Last but not least, we propose a novel block-based marginalization approach to speed up the marginalization processes and maintain the real-time performance of the overall system. Experimental results validate that the proposed DVIO system outperforms the other state-of-the-art VIO systems in terms of trajectory accuracy as well as processing time.","container-title":"arXiv:2110.10805 [cs]","note":"arXiv: 2110.10805","source":"arXiv.org","title":"DVIO: Depth aided visual inertial odometry for RGBD sensors","title-short":"DVIO","URL":"http://arxiv.org/abs/2110.10805","author":[{"family":"Tyagi","given":"Abhishek"},{"family":"Liang","given":"Yangwen"},{"family":"Wang","given":"Shuangquan"},{"family":"Bai","given":"Dongwoon"}],"accessed":{"date-parts":[["2021",12,27]]},"issued":{"date-parts":[["2021",10,20]]}}}],"schema":"https://github.com/citation-style-language/schema/raw/master/csl-citation.json"} </w:instrText>
      </w:r>
      <w:r w:rsidR="006C5EDB">
        <w:fldChar w:fldCharType="separate"/>
      </w:r>
      <w:r w:rsidR="006C5EDB" w:rsidRPr="006C5EDB">
        <w:t>[1]</w:t>
      </w:r>
      <w:r w:rsidR="006C5EDB">
        <w:fldChar w:fldCharType="end"/>
      </w:r>
      <w:r>
        <w:t xml:space="preserve"> представляет визуально-инерциальную одометрию с использованием датчика глубины. Безотносительно наличия карты, этот </w:t>
      </w:r>
      <w:r>
        <w:t>метод сравним или превосходит свои аналоги такие как DUI-VIO, VINS-</w:t>
      </w:r>
      <w:proofErr w:type="spellStart"/>
      <w:r>
        <w:t>Mono</w:t>
      </w:r>
      <w:proofErr w:type="spellEnd"/>
      <w:r w:rsidR="00B81919">
        <w:fldChar w:fldCharType="begin"/>
      </w:r>
      <w:r w:rsidR="00B81919">
        <w:instrText xml:space="preserve"> ADDIN ZOTERO_ITEM CSL_CITATION {"citationID":"NAztJOjx","properties":{"formattedCitation":"[2]","plainCitation":"[2]","noteIndex":0},"citationItems":[{"id":108,"uris":["http://zotero.org/users/local/XvQpfN4m/items/L4NJ9ZYK"],"uri":["http://zotero.org/users/local/XvQpfN4m/items/L4NJ9ZYK"],"itemData":{"id":108,"type":"article-journal","abstract":"A monocular visual-inertial system (VINS), consisting of a camera and a low-cost inertial measurement unit (IMU), forms the minimum sensor suite for metric six degrees-of-freedom (DOF) state estimation. However, the lack of direct distance measurement poses significant challenges in terms of IMU processing, estimator initialization, extrinsic calibration, and nonlinear optimization. In this work, we present VINS-Mono: a robust and versatile monocular visual-inertial state estimator.Our approach starts with a robust procedure for estimator initialization and failure recovery. A tightly-coupled, nonlinear optimization-based method is used to obtain high accuracy visual-inertial odometry by fusing pre-integrated IMU measurements and feature observations. A loop detection module, in combination with our tightly-coupled formulation, enables relocalization with minimum computation overhead.We additionally perform four degrees-of-freedom pose graph optimization to enforce global consistency. We validate the performance of our system on public datasets and real-world experiments and compare against other state-of-the-art algorithms. We also perform onboard closed-loop autonomous flight on the MAV platform and port the algorithm to an iOS-based demonstration. We highlight that the proposed work is a reliable, complete, and versatile system that is applicable for different applications that require high accuracy localization. We open source our implementations for both PCs and iOS mobile devices.","container-title":"IEEE Transactions on Robotics","DOI":"10.1109/TRO.2018.2853729","ISSN":"1552-3098, 1941-0468","issue":"4","journalAbbreviation":"IEEE Trans. Robot.","note":"arXiv: 1708.03852","page":"1004-1020","source":"arXiv.org","title":"VINS-Mono: A Robust and Versatile Monocular Visual-Inertial State Estimator","title-short":"VINS-Mono","volume":"34","author":[{"family":"Qin","given":"Tong"},{"family":"Li","given":"Peiliang"},{"family":"Shen","given":"Shaojie"}],"issued":{"date-parts":[["2018",8]]}}}],"schema":"https://github.com/citation-style-language/schema/raw/master/csl-citation.json"} </w:instrText>
      </w:r>
      <w:r w:rsidR="00B81919">
        <w:fldChar w:fldCharType="separate"/>
      </w:r>
      <w:r w:rsidR="00B81919" w:rsidRPr="00B81919">
        <w:t>[2]</w:t>
      </w:r>
      <w:r w:rsidR="00B81919">
        <w:fldChar w:fldCharType="end"/>
      </w:r>
      <w:r>
        <w:t>, VINS-RGBD</w:t>
      </w:r>
      <w:r w:rsidR="00B81919">
        <w:fldChar w:fldCharType="begin"/>
      </w:r>
      <w:r w:rsidR="00B81919">
        <w:instrText xml:space="preserve"> ADDIN ZOTERO_ITEM CSL_CITATION {"citationID":"RaETQMTK","properties":{"formattedCitation":"[3]","plainCitation":"[3]","noteIndex":0},"citationItems":[{"id":112,"uris":["http://zotero.org/users/local/XvQpfN4m/items/CCY6PI3K"],"uri":["http://zotero.org/users/local/XvQpfN4m/items/CCY6PI3K"],"itemData":{"id":112,"type":"article-journal","container-title":"Aerospace Science and Technology","DOI":"10.1016/j.ast.2021.107185","ISSN":"12709638","journalAbbreviation":"Aerospace Science and Technology","language":"en","page":"107185","source":"DOI.org (Crossref)","title":"PLD-VINS: RGBD visual-inertial SLAM with point and line features","title-short":"PLD-VINS","volume":"119","author":[{"family":"Zhu","given":"Yeqing"},{"family":"Jin","given":"Rui"},{"family":"Lou","given":"Tai-shan"},{"family":"Zhao","given":"Liangyu"}],"issued":{"date-parts":[["2021",12]]}}}],"schema":"https://github.com/citation-style-language/schema/raw/master/csl-citation.json"} </w:instrText>
      </w:r>
      <w:r w:rsidR="00B81919">
        <w:fldChar w:fldCharType="separate"/>
      </w:r>
      <w:r w:rsidR="00B81919" w:rsidRPr="00B81919">
        <w:t>[3]</w:t>
      </w:r>
      <w:r w:rsidR="00B81919">
        <w:fldChar w:fldCharType="end"/>
      </w:r>
      <w:r>
        <w:t xml:space="preserve">. </w:t>
      </w:r>
    </w:p>
    <w:p w14:paraId="51575242" w14:textId="77777777" w:rsidR="001B7B0E" w:rsidRDefault="00046811">
      <w:pPr>
        <w:pStyle w:val="1"/>
        <w:spacing w:before="240" w:after="240"/>
      </w:pPr>
      <w:bookmarkStart w:id="1" w:name="_1s4rom8nhkmi" w:colFirst="0" w:colLast="0"/>
      <w:bookmarkEnd w:id="1"/>
      <w:r>
        <w:br w:type="page"/>
      </w:r>
    </w:p>
    <w:p w14:paraId="1DFB930F" w14:textId="77777777" w:rsidR="001B7B0E" w:rsidRDefault="00046811">
      <w:pPr>
        <w:pStyle w:val="1"/>
        <w:spacing w:before="240" w:after="240"/>
      </w:pPr>
      <w:bookmarkStart w:id="2" w:name="_g3tu3kq15d5n" w:colFirst="0" w:colLast="0"/>
      <w:bookmarkEnd w:id="2"/>
      <w:r>
        <w:lastRenderedPageBreak/>
        <w:t>Определение глубины с помощью камеры смартфона</w:t>
      </w:r>
    </w:p>
    <w:p w14:paraId="57455B33" w14:textId="77777777" w:rsidR="001B7B0E" w:rsidRDefault="00046811">
      <w:pPr>
        <w:spacing w:before="240" w:after="240"/>
        <w:rPr>
          <w:i/>
        </w:rPr>
      </w:pPr>
      <w:r>
        <w:t>Последние модели телефонов сейчас оснащаются датчиками для определения глубины. Наличие доступного модуля глубины в смартф</w:t>
      </w:r>
      <w:r>
        <w:t xml:space="preserve">оне позволяет получать больше информации о сцене и делать более качественные фотографии, что является одним из основных направлений развития камер смартфонов сейчас. </w:t>
      </w:r>
    </w:p>
    <w:p w14:paraId="1AC88893" w14:textId="77777777" w:rsidR="001B7B0E" w:rsidRDefault="00046811">
      <w:pPr>
        <w:spacing w:before="240" w:after="240"/>
      </w:pPr>
      <w:r>
        <w:t xml:space="preserve">Информация о поддержке определенным смартфоном функции определения глубины в изображении </w:t>
      </w:r>
      <w:r>
        <w:t xml:space="preserve">доступна в спецификации устройства. Для работы с камерой телефона существует API интерфейс от производителя устройства. </w:t>
      </w:r>
    </w:p>
    <w:p w14:paraId="1A2C291A" w14:textId="0BF23D73" w:rsidR="001B7B0E" w:rsidRDefault="00046811">
      <w:pPr>
        <w:spacing w:before="240" w:after="240"/>
      </w:pPr>
      <w:r>
        <w:t xml:space="preserve">Система </w:t>
      </w:r>
      <w:proofErr w:type="spellStart"/>
      <w:r>
        <w:t>ARCore</w:t>
      </w:r>
      <w:proofErr w:type="spellEnd"/>
      <w:r w:rsidR="00B81919">
        <w:fldChar w:fldCharType="begin"/>
      </w:r>
      <w:r w:rsidR="00B81919">
        <w:instrText xml:space="preserve"> ADDIN ZOTERO_ITEM CSL_CITATION {"citationID":"PM8GV9gA","properties":{"formattedCitation":"[4]","plainCitation":"[4]","noteIndex":0},"citationItems":[{"id":113,"uris":["http://zotero.org/users/local/XvQpfN4m/items/CWA7XWZX"],"uri":["http://zotero.org/users/local/XvQpfN4m/items/CWA7XWZX"],"itemData":{"id":113,"type":"paper-conference","container-title":"2020 19th RoEduNet Conference: Networking in Education and Research (RoEduNet)","DOI":"10.1109/RoEduNet51892.2020.9324849","event":"2020 19th RoEduNet Conference: Networking in Education and Research (RoEduNet)","event-place":"Bucharest, Romania","ISBN":"978-0-7381-1265-7","page":"1-5","publisher":"IEEE","publisher-place":"Bucharest, Romania","source":"DOI.org (Crossref)","title":"Evaluation of the ARCore Indoor Localization Technology","URL":"https://ieeexplore.ieee.org/document/9324849/","author":[{"family":"Morar","given":"Anca"},{"family":"Balutoiu","given":"Maria Anca"},{"family":"Moldoveanu","given":"Alin"},{"family":"Moldoveanu","given":"Florica"},{"family":"Butean","given":"Alex"},{"family":"Asavei","given":"Victor"}],"accessed":{"date-parts":[["2021",12,27]]},"issued":{"date-parts":[["2020",12,11]]}}}],"schema":"https://github.com/citation-style-language/schema/raw/master/csl-citation.json"} </w:instrText>
      </w:r>
      <w:r w:rsidR="00B81919">
        <w:fldChar w:fldCharType="separate"/>
      </w:r>
      <w:r w:rsidR="00B81919" w:rsidRPr="00B81919">
        <w:t>[4]</w:t>
      </w:r>
      <w:r w:rsidR="00B81919">
        <w:fldChar w:fldCharType="end"/>
      </w:r>
      <w:r>
        <w:t xml:space="preserve"> работает с камерой на большинстве устройств на базе операционной системы </w:t>
      </w:r>
      <w:proofErr w:type="spellStart"/>
      <w:r>
        <w:t>Android</w:t>
      </w:r>
      <w:proofErr w:type="spellEnd"/>
      <w:r>
        <w:t xml:space="preserve">, она представляет </w:t>
      </w:r>
      <w:r w:rsidR="00F04581">
        <w:t>данные о</w:t>
      </w:r>
      <w:r>
        <w:t xml:space="preserve"> поддержке у</w:t>
      </w:r>
      <w:r>
        <w:t xml:space="preserve">стройствами стандарта </w:t>
      </w:r>
      <w:proofErr w:type="spellStart"/>
      <w:r>
        <w:t>depth</w:t>
      </w:r>
      <w:proofErr w:type="spellEnd"/>
      <w:r>
        <w:t>-API в следующем виде</w:t>
      </w:r>
      <w:sdt>
        <w:sdtPr>
          <w:id w:val="-1668483219"/>
          <w:citation/>
        </w:sdtPr>
        <w:sdtContent>
          <w:r w:rsidR="00BA44E7">
            <w:fldChar w:fldCharType="begin"/>
          </w:r>
          <w:r w:rsidR="00BA44E7">
            <w:rPr>
              <w:lang w:val="ru-RU"/>
            </w:rPr>
            <w:instrText xml:space="preserve"> CITATION goo21 \l 1049 </w:instrText>
          </w:r>
          <w:r w:rsidR="00BA44E7">
            <w:fldChar w:fldCharType="separate"/>
          </w:r>
          <w:r>
            <w:rPr>
              <w:noProof/>
              <w:lang w:val="ru-RU"/>
            </w:rPr>
            <w:t xml:space="preserve"> </w:t>
          </w:r>
          <w:r w:rsidRPr="00046811">
            <w:rPr>
              <w:noProof/>
              <w:lang w:val="ru-RU"/>
            </w:rPr>
            <w:t>(google.com, 2021)</w:t>
          </w:r>
          <w:r w:rsidR="00BA44E7">
            <w:fldChar w:fldCharType="end"/>
          </w:r>
        </w:sdtContent>
      </w:sdt>
      <w:r>
        <w:t>:</w:t>
      </w:r>
    </w:p>
    <w:tbl>
      <w:tblPr>
        <w:tblStyle w:val="a5"/>
        <w:tblW w:w="934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5"/>
        <w:gridCol w:w="1134"/>
        <w:gridCol w:w="6236"/>
      </w:tblGrid>
      <w:tr w:rsidR="001B7B0E" w14:paraId="4B2B2304" w14:textId="77777777" w:rsidTr="004C5230">
        <w:tc>
          <w:tcPr>
            <w:tcW w:w="1975" w:type="dxa"/>
            <w:tcMar>
              <w:top w:w="100" w:type="dxa"/>
              <w:left w:w="100" w:type="dxa"/>
              <w:bottom w:w="100" w:type="dxa"/>
              <w:right w:w="100" w:type="dxa"/>
            </w:tcMar>
          </w:tcPr>
          <w:p w14:paraId="2B3178AD" w14:textId="77777777" w:rsidR="001B7B0E" w:rsidRDefault="00046811">
            <w:pPr>
              <w:widowControl w:val="0"/>
              <w:spacing w:line="240" w:lineRule="auto"/>
              <w:jc w:val="center"/>
            </w:pPr>
            <w:proofErr w:type="spellStart"/>
            <w:r>
              <w:rPr>
                <w:b/>
              </w:rPr>
              <w:t>Manufacturer</w:t>
            </w:r>
            <w:proofErr w:type="spellEnd"/>
          </w:p>
        </w:tc>
        <w:tc>
          <w:tcPr>
            <w:tcW w:w="1134" w:type="dxa"/>
            <w:tcMar>
              <w:top w:w="100" w:type="dxa"/>
              <w:left w:w="100" w:type="dxa"/>
              <w:bottom w:w="100" w:type="dxa"/>
              <w:right w:w="100" w:type="dxa"/>
            </w:tcMar>
          </w:tcPr>
          <w:p w14:paraId="23EF6176" w14:textId="77777777" w:rsidR="001B7B0E" w:rsidRDefault="00046811">
            <w:pPr>
              <w:widowControl w:val="0"/>
              <w:spacing w:line="240" w:lineRule="auto"/>
              <w:jc w:val="center"/>
            </w:pPr>
            <w:r>
              <w:rPr>
                <w:b/>
              </w:rPr>
              <w:t xml:space="preserve">Device </w:t>
            </w:r>
            <w:proofErr w:type="spellStart"/>
            <w:r>
              <w:rPr>
                <w:b/>
              </w:rPr>
              <w:t>model</w:t>
            </w:r>
            <w:proofErr w:type="spellEnd"/>
          </w:p>
        </w:tc>
        <w:tc>
          <w:tcPr>
            <w:tcW w:w="6236" w:type="dxa"/>
            <w:tcMar>
              <w:top w:w="100" w:type="dxa"/>
              <w:left w:w="100" w:type="dxa"/>
              <w:bottom w:w="100" w:type="dxa"/>
              <w:right w:w="100" w:type="dxa"/>
            </w:tcMar>
          </w:tcPr>
          <w:p w14:paraId="317AB2D3" w14:textId="77777777" w:rsidR="001B7B0E" w:rsidRDefault="00046811">
            <w:pPr>
              <w:widowControl w:val="0"/>
              <w:spacing w:line="240" w:lineRule="auto"/>
              <w:jc w:val="center"/>
            </w:pPr>
            <w:proofErr w:type="spellStart"/>
            <w:r>
              <w:rPr>
                <w:b/>
              </w:rPr>
              <w:t>Comments</w:t>
            </w:r>
            <w:proofErr w:type="spellEnd"/>
          </w:p>
        </w:tc>
      </w:tr>
      <w:tr w:rsidR="001B7B0E" w14:paraId="401CC760" w14:textId="77777777" w:rsidTr="004C5230">
        <w:tc>
          <w:tcPr>
            <w:tcW w:w="1975" w:type="dxa"/>
            <w:tcMar>
              <w:top w:w="100" w:type="dxa"/>
              <w:left w:w="100" w:type="dxa"/>
              <w:bottom w:w="100" w:type="dxa"/>
              <w:right w:w="100" w:type="dxa"/>
            </w:tcMar>
          </w:tcPr>
          <w:p w14:paraId="50EB2C8A" w14:textId="77777777" w:rsidR="001B7B0E" w:rsidRDefault="00046811">
            <w:pPr>
              <w:widowControl w:val="0"/>
              <w:spacing w:line="240" w:lineRule="auto"/>
            </w:pPr>
            <w:r>
              <w:t>Google</w:t>
            </w:r>
          </w:p>
        </w:tc>
        <w:tc>
          <w:tcPr>
            <w:tcW w:w="1134" w:type="dxa"/>
            <w:tcMar>
              <w:top w:w="100" w:type="dxa"/>
              <w:left w:w="100" w:type="dxa"/>
              <w:bottom w:w="100" w:type="dxa"/>
              <w:right w:w="100" w:type="dxa"/>
            </w:tcMar>
          </w:tcPr>
          <w:p w14:paraId="69188D09" w14:textId="77777777" w:rsidR="001B7B0E" w:rsidRDefault="00046811">
            <w:pPr>
              <w:widowControl w:val="0"/>
              <w:spacing w:line="240" w:lineRule="auto"/>
            </w:pPr>
            <w:proofErr w:type="spellStart"/>
            <w:r>
              <w:t>Pixel</w:t>
            </w:r>
            <w:proofErr w:type="spellEnd"/>
            <w:r>
              <w:t xml:space="preserve"> 2</w:t>
            </w:r>
          </w:p>
        </w:tc>
        <w:tc>
          <w:tcPr>
            <w:tcW w:w="6236" w:type="dxa"/>
            <w:tcMar>
              <w:top w:w="100" w:type="dxa"/>
              <w:left w:w="100" w:type="dxa"/>
              <w:bottom w:w="100" w:type="dxa"/>
              <w:right w:w="100" w:type="dxa"/>
            </w:tcMar>
          </w:tcPr>
          <w:p w14:paraId="6DE7897A" w14:textId="77777777" w:rsidR="001B7B0E" w:rsidRPr="004C5230" w:rsidRDefault="00046811">
            <w:pPr>
              <w:widowControl w:val="0"/>
              <w:spacing w:line="240" w:lineRule="auto"/>
              <w:rPr>
                <w:lang w:val="en-US"/>
              </w:rPr>
            </w:pPr>
            <w:r w:rsidRPr="004C5230">
              <w:rPr>
                <w:lang w:val="en-US"/>
              </w:rPr>
              <w:t>Supports 60 fps camera capture frame rate on the rear-facing camera</w:t>
            </w:r>
          </w:p>
          <w:p w14:paraId="66920D25" w14:textId="77777777" w:rsidR="001B7B0E" w:rsidRPr="004C5230" w:rsidRDefault="00046811">
            <w:pPr>
              <w:widowControl w:val="0"/>
              <w:spacing w:line="240" w:lineRule="auto"/>
              <w:rPr>
                <w:lang w:val="en-US"/>
              </w:rPr>
            </w:pPr>
            <w:r w:rsidRPr="004C5230">
              <w:rPr>
                <w:lang w:val="en-US"/>
              </w:rPr>
              <w:t>Supports multiple GPU texture resolutions - 1080p, 720p, 480p</w:t>
            </w:r>
          </w:p>
          <w:p w14:paraId="0C0F4027" w14:textId="77777777" w:rsidR="001B7B0E" w:rsidRDefault="00046811">
            <w:pPr>
              <w:widowControl w:val="0"/>
              <w:spacing w:line="240" w:lineRule="auto"/>
            </w:pPr>
            <w:proofErr w:type="spellStart"/>
            <w:r>
              <w:t>Supports</w:t>
            </w:r>
            <w:proofErr w:type="spellEnd"/>
            <w:r>
              <w:t xml:space="preserve"> </w:t>
            </w:r>
            <w:proofErr w:type="spellStart"/>
            <w:r>
              <w:t>Depth</w:t>
            </w:r>
            <w:proofErr w:type="spellEnd"/>
            <w:r>
              <w:t xml:space="preserve"> API</w:t>
            </w:r>
          </w:p>
        </w:tc>
      </w:tr>
    </w:tbl>
    <w:p w14:paraId="2B1971FD" w14:textId="712B4666" w:rsidR="001B7B0E" w:rsidRDefault="00046811">
      <w:pPr>
        <w:spacing w:before="240" w:after="240"/>
      </w:pPr>
      <w:r>
        <w:t xml:space="preserve">Для определенного устройства Google (производитель) </w:t>
      </w:r>
      <w:proofErr w:type="spellStart"/>
      <w:r>
        <w:t>Pixel</w:t>
      </w:r>
      <w:proofErr w:type="spellEnd"/>
      <w:r>
        <w:t xml:space="preserve"> 2 (модель) сообщается о поддержке работы с датчиком глубины (</w:t>
      </w:r>
      <w:proofErr w:type="spellStart"/>
      <w:r>
        <w:t>Depth</w:t>
      </w:r>
      <w:proofErr w:type="spellEnd"/>
      <w:r>
        <w:t xml:space="preserve"> API). При этом физическая реализация определения </w:t>
      </w:r>
      <w:r>
        <w:t xml:space="preserve">глубины неизвестна и не принципиальна, возможно в устройстве установлен специальный сенсор или несколько сенсоров или ведется реконструкция карты глубины по паре камер. Если необходимо обеспечить поддержку работы </w:t>
      </w:r>
      <w:r w:rsidR="00F04581">
        <w:rPr>
          <w:lang w:val="ru-RU"/>
        </w:rPr>
        <w:t>для</w:t>
      </w:r>
      <w:r w:rsidR="00F04581">
        <w:t xml:space="preserve"> большинств</w:t>
      </w:r>
      <w:r w:rsidR="00F04581">
        <w:rPr>
          <w:lang w:val="ru-RU"/>
        </w:rPr>
        <w:t xml:space="preserve">а </w:t>
      </w:r>
      <w:r>
        <w:t>устройств (в данном контекст</w:t>
      </w:r>
      <w:r>
        <w:t xml:space="preserve">е описывается реализация для операционной системы </w:t>
      </w:r>
      <w:proofErr w:type="spellStart"/>
      <w:r>
        <w:t>Android</w:t>
      </w:r>
      <w:proofErr w:type="spellEnd"/>
      <w:r>
        <w:t xml:space="preserve">), то можно воспользоваться существующим интерфейсом </w:t>
      </w:r>
      <w:proofErr w:type="spellStart"/>
      <w:r>
        <w:t>Depth</w:t>
      </w:r>
      <w:proofErr w:type="spellEnd"/>
      <w:r>
        <w:t xml:space="preserve"> API. </w:t>
      </w:r>
    </w:p>
    <w:p w14:paraId="0A36AEA9" w14:textId="77777777" w:rsidR="001B7B0E" w:rsidRDefault="00046811">
      <w:pPr>
        <w:pStyle w:val="2"/>
      </w:pPr>
      <w:bookmarkStart w:id="3" w:name="_cdm0bzc3f957" w:colFirst="0" w:colLast="0"/>
      <w:bookmarkEnd w:id="3"/>
      <w:r>
        <w:lastRenderedPageBreak/>
        <w:t xml:space="preserve">Использование </w:t>
      </w:r>
      <w:proofErr w:type="spellStart"/>
      <w:r>
        <w:t>Android</w:t>
      </w:r>
      <w:proofErr w:type="spellEnd"/>
      <w:r>
        <w:t xml:space="preserve"> </w:t>
      </w:r>
      <w:proofErr w:type="spellStart"/>
      <w:r>
        <w:t>Depth</w:t>
      </w:r>
      <w:proofErr w:type="spellEnd"/>
      <w:r>
        <w:t xml:space="preserve"> API для получения данных глубины сцены</w:t>
      </w:r>
    </w:p>
    <w:p w14:paraId="0101ADCD" w14:textId="77777777" w:rsidR="004C5230" w:rsidRDefault="00046811" w:rsidP="004C5230">
      <w:pPr>
        <w:keepNext/>
        <w:spacing w:before="240" w:after="240"/>
      </w:pPr>
      <w:proofErr w:type="spellStart"/>
      <w:r>
        <w:t>Depth</w:t>
      </w:r>
      <w:proofErr w:type="spellEnd"/>
      <w:r>
        <w:t xml:space="preserve"> API предоставляет на выбор два метода выдачи данных - исходны</w:t>
      </w:r>
      <w:r>
        <w:t xml:space="preserve">е или обработанные данные. </w:t>
      </w:r>
      <w:r>
        <w:rPr>
          <w:noProof/>
        </w:rPr>
        <w:drawing>
          <wp:inline distT="114300" distB="114300" distL="114300" distR="114300" wp14:anchorId="58DFFB3C" wp14:editId="23B60D62">
            <wp:extent cx="5030288" cy="3474445"/>
            <wp:effectExtent l="0" t="0" r="0" b="0"/>
            <wp:docPr id="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5030288" cy="3474445"/>
                    </a:xfrm>
                    <a:prstGeom prst="rect">
                      <a:avLst/>
                    </a:prstGeom>
                    <a:ln/>
                  </pic:spPr>
                </pic:pic>
              </a:graphicData>
            </a:graphic>
          </wp:inline>
        </w:drawing>
      </w:r>
    </w:p>
    <w:p w14:paraId="3C15C572" w14:textId="2A5594C9" w:rsidR="004C5230" w:rsidRPr="004C5230" w:rsidRDefault="004C5230" w:rsidP="004C5230">
      <w:pPr>
        <w:pStyle w:val="a6"/>
      </w:pPr>
      <w:r w:rsidRPr="004C5230">
        <w:t xml:space="preserve">Рисунок  </w:t>
      </w:r>
      <w:r w:rsidRPr="004C5230">
        <w:fldChar w:fldCharType="begin"/>
      </w:r>
      <w:r w:rsidRPr="004C5230">
        <w:instrText xml:space="preserve"> SEQ Рисунок_ \* ARABIC </w:instrText>
      </w:r>
      <w:r w:rsidRPr="004C5230">
        <w:fldChar w:fldCharType="separate"/>
      </w:r>
      <w:r w:rsidR="009E56AD">
        <w:rPr>
          <w:noProof/>
        </w:rPr>
        <w:t>1</w:t>
      </w:r>
      <w:r w:rsidRPr="004C5230">
        <w:fldChar w:fldCharType="end"/>
      </w:r>
      <w:r w:rsidRPr="004C5230">
        <w:t xml:space="preserve"> Сравнение </w:t>
      </w:r>
      <w:proofErr w:type="spellStart"/>
      <w:r w:rsidRPr="004C5230">
        <w:t>Raw</w:t>
      </w:r>
      <w:proofErr w:type="spellEnd"/>
      <w:r w:rsidRPr="004C5230">
        <w:t xml:space="preserve"> </w:t>
      </w:r>
      <w:proofErr w:type="spellStart"/>
      <w:r w:rsidRPr="004C5230">
        <w:t>Depth</w:t>
      </w:r>
      <w:proofErr w:type="spellEnd"/>
      <w:r w:rsidRPr="004C5230">
        <w:t xml:space="preserve"> API и сглаженного изображения Full </w:t>
      </w:r>
      <w:proofErr w:type="spellStart"/>
      <w:r w:rsidRPr="004C5230">
        <w:t>Depth</w:t>
      </w:r>
      <w:proofErr w:type="spellEnd"/>
      <w:r w:rsidRPr="004C5230">
        <w:t xml:space="preserve"> API</w:t>
      </w:r>
    </w:p>
    <w:p w14:paraId="0DF2C33F" w14:textId="65CC8F05" w:rsidR="001B7B0E" w:rsidRDefault="00046811">
      <w:pPr>
        <w:spacing w:before="240" w:after="240"/>
      </w:pPr>
      <w:proofErr w:type="spellStart"/>
      <w:r>
        <w:rPr>
          <w:i/>
        </w:rPr>
        <w:t>R</w:t>
      </w:r>
      <w:r>
        <w:rPr>
          <w:i/>
        </w:rPr>
        <w:t>aw</w:t>
      </w:r>
      <w:proofErr w:type="spellEnd"/>
      <w:r>
        <w:rPr>
          <w:i/>
        </w:rPr>
        <w:t xml:space="preserve"> </w:t>
      </w:r>
      <w:proofErr w:type="spellStart"/>
      <w:r>
        <w:rPr>
          <w:i/>
        </w:rPr>
        <w:t>Depth</w:t>
      </w:r>
      <w:proofErr w:type="spellEnd"/>
      <w:r>
        <w:rPr>
          <w:i/>
        </w:rPr>
        <w:t xml:space="preserve"> API </w:t>
      </w:r>
      <w:r>
        <w:t xml:space="preserve">предоставляет данные глубины для изображения камеры, которые имеют высокую точность, но не всегда покрывают каждый пиксель. </w:t>
      </w:r>
      <w:proofErr w:type="spellStart"/>
      <w:r>
        <w:rPr>
          <w:i/>
        </w:rPr>
        <w:t>Raw</w:t>
      </w:r>
      <w:proofErr w:type="spellEnd"/>
      <w:r>
        <w:rPr>
          <w:i/>
        </w:rPr>
        <w:t xml:space="preserve"> </w:t>
      </w:r>
      <w:proofErr w:type="spellStart"/>
      <w:r>
        <w:rPr>
          <w:i/>
        </w:rPr>
        <w:t>Depth</w:t>
      </w:r>
      <w:proofErr w:type="spellEnd"/>
      <w:r>
        <w:rPr>
          <w:i/>
        </w:rPr>
        <w:t xml:space="preserve"> API </w:t>
      </w:r>
      <w:r>
        <w:t>возвращает</w:t>
      </w:r>
      <w:r>
        <w:t xml:space="preserve"> необработанное изображение глубины и маску достоверности для этого изображения. Необработанное изображение глубины, содержит очень точную оценку глубины для некоторых, но не всех пикселей изображения камеры. Маска достоверности - битовая маска изображения</w:t>
      </w:r>
      <w:r>
        <w:t xml:space="preserve"> камеры, показывает </w:t>
      </w:r>
      <w:r w:rsidR="004C5230">
        <w:t>пиксели,</w:t>
      </w:r>
      <w:r>
        <w:t xml:space="preserve"> для которых нет измерений глубины, т.е. имеющих нулевую достоверность.</w:t>
      </w:r>
    </w:p>
    <w:p w14:paraId="3538F24C" w14:textId="77777777" w:rsidR="001B7B0E" w:rsidRDefault="00046811">
      <w:pPr>
        <w:spacing w:before="240" w:after="240"/>
      </w:pPr>
      <w:r>
        <w:rPr>
          <w:i/>
        </w:rPr>
        <w:t xml:space="preserve">Full </w:t>
      </w:r>
      <w:proofErr w:type="spellStart"/>
      <w:r>
        <w:rPr>
          <w:i/>
        </w:rPr>
        <w:t>Depth</w:t>
      </w:r>
      <w:proofErr w:type="spellEnd"/>
      <w:r>
        <w:rPr>
          <w:i/>
        </w:rPr>
        <w:t xml:space="preserve"> API</w:t>
      </w:r>
      <w:r>
        <w:t xml:space="preserve"> сглаживает данные и предоставляет аппроксимацию исходного изображения, но данные глубины для каждого пикселя могут быть менее точными из-за сг</w:t>
      </w:r>
      <w:r>
        <w:t xml:space="preserve">лаживания и интерполяции оценок глубины. </w:t>
      </w:r>
    </w:p>
    <w:p w14:paraId="64B4201A" w14:textId="77777777" w:rsidR="001B7B0E" w:rsidRDefault="00046811">
      <w:pPr>
        <w:spacing w:before="240" w:after="240"/>
      </w:pPr>
      <w:r>
        <w:t>Необработанные изображения глубины вместе с соответствующими им достоверными изображениями также могут подвергаться дальнейшей обработке, что позволяет приложениям использовать только те данные глубины, которые име</w:t>
      </w:r>
      <w:r>
        <w:t xml:space="preserve">ют достаточную точность для их индивидуального </w:t>
      </w:r>
      <w:r>
        <w:lastRenderedPageBreak/>
        <w:t xml:space="preserve">варианта использования. Формат и размер изображений глубины одинаковы для обоих API. </w:t>
      </w:r>
    </w:p>
    <w:p w14:paraId="6D40851F" w14:textId="77777777" w:rsidR="001B7B0E" w:rsidRDefault="00046811">
      <w:pPr>
        <w:spacing w:before="240" w:after="240"/>
      </w:pPr>
      <w:r>
        <w:t>Модели телефонов, их камеры и соответственно характеристики изображений будут значительно различаться. Независимо от качест</w:t>
      </w:r>
      <w:r>
        <w:t xml:space="preserve">ва и характеристик камеры и устройства вообще, возможно получить необходимые данные для запуска алгоритма SLAM. С использованием </w:t>
      </w:r>
      <w:proofErr w:type="spellStart"/>
      <w:r>
        <w:t>depth</w:t>
      </w:r>
      <w:proofErr w:type="spellEnd"/>
      <w:r>
        <w:t xml:space="preserve"> </w:t>
      </w:r>
      <w:proofErr w:type="spellStart"/>
      <w:r>
        <w:t>api</w:t>
      </w:r>
      <w:proofErr w:type="spellEnd"/>
      <w:r>
        <w:t xml:space="preserve"> или напрямую от устройства можно получить данные глубины, передать их в алгоритм локализации и навигации.  </w:t>
      </w:r>
    </w:p>
    <w:p w14:paraId="3116250D" w14:textId="6B767269" w:rsidR="001B7B0E" w:rsidRDefault="00046811">
      <w:pPr>
        <w:pStyle w:val="1"/>
        <w:spacing w:before="240" w:after="240"/>
      </w:pPr>
      <w:bookmarkStart w:id="4" w:name="_y4yfv5l01xev" w:colFirst="0" w:colLast="0"/>
      <w:bookmarkStart w:id="5" w:name="_kikwyumoju26" w:colFirst="0" w:colLast="0"/>
      <w:bookmarkEnd w:id="4"/>
      <w:bookmarkEnd w:id="5"/>
      <w:r>
        <w:t xml:space="preserve">Работа </w:t>
      </w:r>
      <w:r>
        <w:t>с данными глубины в алгоритмах SLAM</w:t>
      </w:r>
    </w:p>
    <w:p w14:paraId="59F9E8E5" w14:textId="77777777" w:rsidR="004C5230" w:rsidRDefault="00046811" w:rsidP="004C5230">
      <w:pPr>
        <w:keepNext/>
        <w:spacing w:before="240" w:after="240"/>
      </w:pPr>
      <w:r>
        <w:rPr>
          <w:noProof/>
        </w:rPr>
        <w:drawing>
          <wp:inline distT="114300" distB="114300" distL="114300" distR="114300" wp14:anchorId="1A2C2140" wp14:editId="2A045404">
            <wp:extent cx="5940000" cy="2146300"/>
            <wp:effectExtent l="0" t="0" r="0" b="0"/>
            <wp:docPr id="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5940000" cy="2146300"/>
                    </a:xfrm>
                    <a:prstGeom prst="rect">
                      <a:avLst/>
                    </a:prstGeom>
                    <a:ln/>
                  </pic:spPr>
                </pic:pic>
              </a:graphicData>
            </a:graphic>
          </wp:inline>
        </w:drawing>
      </w:r>
    </w:p>
    <w:p w14:paraId="3998364B" w14:textId="7B4F4247" w:rsidR="001B7B0E" w:rsidRDefault="004C5230" w:rsidP="004C5230">
      <w:pPr>
        <w:pStyle w:val="a6"/>
      </w:pPr>
      <w:r>
        <w:t xml:space="preserve">Рисунок  </w:t>
      </w:r>
      <w:r>
        <w:fldChar w:fldCharType="begin"/>
      </w:r>
      <w:r>
        <w:instrText xml:space="preserve"> SEQ Рисунок_ \* ARABIC </w:instrText>
      </w:r>
      <w:r>
        <w:fldChar w:fldCharType="separate"/>
      </w:r>
      <w:r w:rsidR="009E56AD">
        <w:rPr>
          <w:noProof/>
        </w:rPr>
        <w:t>2</w:t>
      </w:r>
      <w:r>
        <w:fldChar w:fldCharType="end"/>
      </w:r>
      <w:r>
        <w:rPr>
          <w:lang w:val="ru-RU"/>
        </w:rPr>
        <w:t xml:space="preserve"> </w:t>
      </w:r>
      <w:r w:rsidRPr="00991218">
        <w:rPr>
          <w:lang w:val="ru-RU"/>
        </w:rPr>
        <w:t>Определение характерных точек ORB</w:t>
      </w:r>
      <w:r w:rsidR="00B81919">
        <w:rPr>
          <w:lang w:val="ru-RU"/>
        </w:rPr>
        <w:fldChar w:fldCharType="begin"/>
      </w:r>
      <w:r w:rsidR="00B81919">
        <w:rPr>
          <w:lang w:val="ru-RU"/>
        </w:rPr>
        <w:instrText xml:space="preserve"> ADDIN ZOTERO_ITEM CSL_CITATION {"citationID":"8C8Tn3y5","properties":{"formattedCitation":"[5]","plainCitation":"[5]","noteIndex":0},"citationItems":[{"id":52,"uris":["http://zotero.org/users/local/XvQpfN4m/items/KT9SPAXZ"],"uri":["http://zotero.org/users/local/XvQpfN4m/items/KT9SPAXZ"],"itemData":{"id":52,"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sidR="00B81919">
        <w:rPr>
          <w:lang w:val="ru-RU"/>
        </w:rPr>
        <w:fldChar w:fldCharType="separate"/>
      </w:r>
      <w:r w:rsidR="00B81919" w:rsidRPr="00B81919">
        <w:t>[5]</w:t>
      </w:r>
      <w:r w:rsidR="00B81919">
        <w:rPr>
          <w:lang w:val="ru-RU"/>
        </w:rPr>
        <w:fldChar w:fldCharType="end"/>
      </w:r>
    </w:p>
    <w:p w14:paraId="6992138A" w14:textId="5AD2E39A" w:rsidR="001B7B0E" w:rsidRDefault="00046811">
      <w:pPr>
        <w:spacing w:before="240" w:after="240"/>
      </w:pPr>
      <w:r>
        <w:t>Для локализации и навигации необходимо первоначально получить карту. Методы SLAM, основанные на характерных точках (</w:t>
      </w:r>
      <w:proofErr w:type="spellStart"/>
      <w:r>
        <w:rPr>
          <w:i/>
        </w:rPr>
        <w:t>Feature</w:t>
      </w:r>
      <w:proofErr w:type="spellEnd"/>
      <w:r>
        <w:rPr>
          <w:i/>
        </w:rPr>
        <w:t xml:space="preserve"> </w:t>
      </w:r>
      <w:proofErr w:type="spellStart"/>
      <w:r>
        <w:rPr>
          <w:i/>
        </w:rPr>
        <w:t>based</w:t>
      </w:r>
      <w:proofErr w:type="spellEnd"/>
      <w:r w:rsidR="00B81919">
        <w:rPr>
          <w:i/>
          <w:lang w:val="ru-RU"/>
        </w:rPr>
        <w:t xml:space="preserve"> </w:t>
      </w:r>
      <w:r w:rsidR="00B81919">
        <w:rPr>
          <w:i/>
          <w:lang w:val="ru-RU"/>
        </w:rPr>
        <w:fldChar w:fldCharType="begin"/>
      </w:r>
      <w:r w:rsidR="00B81919">
        <w:rPr>
          <w:i/>
          <w:lang w:val="ru-RU"/>
        </w:rPr>
        <w:instrText xml:space="preserve"> ADDIN ZOTERO_ITEM CSL_CITATION {"citationID":"TJcYc7fs","properties":{"formattedCitation":"[6]\\uc0\\u8211{}[9]","plainCitation":"[6]–[9]","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id":1,"uris":["http://zotero.org/users/local/XvQpfN4m/items/W255R6A5"],"uri":["http://zotero.org/users/local/XvQpfN4m/items/W255R6A5"],"itemData":{"id":1,"type":"article-journal","container-title":"IEEE Transactions on Robotics","DOI":"10.1109/tro.2015.2463671","issue":"5","note":"number: 5\npublisher: Institute of Electrical and Electronics Engineers (IEEE)","page":"1147–1163","title":"ORB-SLAM: A Versatile and Accurate Monocular SLAM System","volume":"31","author":[{"family":"Mur-Artal","given":"Raul"},{"family":"Montiel","given":"J. M. M."},{"family":"Tardos","given":"Juan D."}],"issued":{"date-parts":[["2015"]]}}},{"id":41,"uris":["http://zotero.org/users/local/XvQpfN4m/items/976HN3QG"],"uri":["http://zotero.org/users/local/XvQpfN4m/items/976HN3QG"],"itemData":{"id":41,"type":"paper-conference","container-title":"2006 IEEE Computer Society Conference on Computer Vision and Pattern Recognition (CVPR'06)","DOI":"10.1109/CVPR.2006.236","event":"2006 IEEE Computer Society Conference on Computer Vision and Pattern Recognition (CVPR'06)","event-place":"New York, NY, USA","page":"363-370","publisher":"IEEE","publisher-place":"New York, NY, USA","source":"DOI.org (Crossref)","title":"Real Time Localization and 3D Reconstruction","URL":"http://ieeexplore.ieee.org/document/1640781/","author":[{"family":"Mouragnon","given":"E."},{"family":"Lhuillier","given":"M."},{"family":"Dhome","given":"M."},{"family":"Dekeyser","given":"F."},{"family":"Sayd","given":"P."}],"accessed":{"date-parts":[["2021",12,26]]},"issued":{"date-parts":[["2006"]]}}}],"schema":"https://github.com/citation-style-language/schema/raw/master/csl-citation.json"} </w:instrText>
      </w:r>
      <w:r w:rsidR="00B81919">
        <w:rPr>
          <w:i/>
          <w:lang w:val="ru-RU"/>
        </w:rPr>
        <w:fldChar w:fldCharType="separate"/>
      </w:r>
      <w:r w:rsidR="00B81919" w:rsidRPr="00B81919">
        <w:rPr>
          <w:szCs w:val="24"/>
        </w:rPr>
        <w:t>[6]–[9]</w:t>
      </w:r>
      <w:r w:rsidR="00B81919">
        <w:rPr>
          <w:i/>
          <w:lang w:val="ru-RU"/>
        </w:rPr>
        <w:fldChar w:fldCharType="end"/>
      </w:r>
      <w:r>
        <w:t>), должны определить координаты для соответствующих хар</w:t>
      </w:r>
      <w:r>
        <w:t>актерных точек чтобы на их основе потом построить карту. Соответственно, чтобы получить измерение глубины для любой определенной координаты (характерной точки), нужно использовать аппроксимацию карты глубины. А чтобы полученные данные были максимально точн</w:t>
      </w:r>
      <w:r>
        <w:t>ыми и не зависели от точности аппроксимации, наоборот нужно использовать исходные данные без всякой аппроксимации.</w:t>
      </w:r>
    </w:p>
    <w:p w14:paraId="5DF308C9" w14:textId="77777777" w:rsidR="004C5230" w:rsidRDefault="00046811" w:rsidP="004C5230">
      <w:pPr>
        <w:keepNext/>
        <w:spacing w:before="240" w:after="240"/>
      </w:pPr>
      <w:r>
        <w:rPr>
          <w:noProof/>
        </w:rPr>
        <w:lastRenderedPageBreak/>
        <w:drawing>
          <wp:inline distT="114300" distB="114300" distL="114300" distR="114300" wp14:anchorId="0317E709" wp14:editId="470705FB">
            <wp:extent cx="1753687" cy="1317116"/>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1753687" cy="1317116"/>
                    </a:xfrm>
                    <a:prstGeom prst="rect">
                      <a:avLst/>
                    </a:prstGeom>
                    <a:ln/>
                  </pic:spPr>
                </pic:pic>
              </a:graphicData>
            </a:graphic>
          </wp:inline>
        </w:drawing>
      </w:r>
      <w:r>
        <w:rPr>
          <w:noProof/>
        </w:rPr>
        <w:drawing>
          <wp:inline distT="114300" distB="114300" distL="114300" distR="114300" wp14:anchorId="737D537C" wp14:editId="29F8C312">
            <wp:extent cx="3858713" cy="2417189"/>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3858713" cy="2417189"/>
                    </a:xfrm>
                    <a:prstGeom prst="rect">
                      <a:avLst/>
                    </a:prstGeom>
                    <a:ln/>
                  </pic:spPr>
                </pic:pic>
              </a:graphicData>
            </a:graphic>
          </wp:inline>
        </w:drawing>
      </w:r>
    </w:p>
    <w:p w14:paraId="24048BBF" w14:textId="372D4822" w:rsidR="001B7B0E" w:rsidRDefault="004C5230" w:rsidP="004C5230">
      <w:pPr>
        <w:pStyle w:val="a6"/>
      </w:pPr>
      <w:r>
        <w:t xml:space="preserve">Рисунок  </w:t>
      </w:r>
      <w:r>
        <w:fldChar w:fldCharType="begin"/>
      </w:r>
      <w:r>
        <w:instrText xml:space="preserve"> SEQ Рисунок_ \* ARABIC </w:instrText>
      </w:r>
      <w:r>
        <w:fldChar w:fldCharType="separate"/>
      </w:r>
      <w:r w:rsidR="009E56AD">
        <w:rPr>
          <w:noProof/>
        </w:rPr>
        <w:t>3</w:t>
      </w:r>
      <w:r>
        <w:fldChar w:fldCharType="end"/>
      </w:r>
      <w:r>
        <w:rPr>
          <w:lang w:val="ru-RU"/>
        </w:rPr>
        <w:t xml:space="preserve"> </w:t>
      </w:r>
      <w:r w:rsidRPr="000F5E70">
        <w:rPr>
          <w:lang w:val="ru-RU"/>
        </w:rPr>
        <w:t>Карта глубины с TOF сенсора, реконструкция 3d изображения по карте глубины</w:t>
      </w:r>
    </w:p>
    <w:p w14:paraId="75A35964" w14:textId="2D76E354" w:rsidR="001B7B0E" w:rsidRDefault="00B81919">
      <w:pPr>
        <w:spacing w:before="240" w:after="240"/>
      </w:pPr>
      <w:r>
        <w:t>Если рассмотреть</w:t>
      </w:r>
      <w:r w:rsidR="00046811">
        <w:t xml:space="preserve"> изображение с сенсора глубины, можно заметить что в точках контура объектов нет линейной аппроксимации между глубиной объекта и фона. Если в изображении есть бли</w:t>
      </w:r>
      <w:r w:rsidR="00046811">
        <w:t>зкий объект и далекий фон, то чем точнее будет определен контур, тем меньше будет неправильных и пропущенных данных с датчика глубины.</w:t>
      </w:r>
    </w:p>
    <w:p w14:paraId="16A93C54" w14:textId="77777777" w:rsidR="001B7B0E" w:rsidRDefault="00046811">
      <w:pPr>
        <w:spacing w:before="240" w:after="240"/>
      </w:pPr>
      <w:r>
        <w:t>Другое наблюдение, алгоритмы FAST и BRIEF фиксируют именно положение углов/контуров объектов на изображении. Для таких ха</w:t>
      </w:r>
      <w:r>
        <w:t>рактерных точек данные о глубине фактически отсутствуют, а значит метод не будет работать правильно.</w:t>
      </w:r>
    </w:p>
    <w:p w14:paraId="757C24AD" w14:textId="77777777" w:rsidR="001B7B0E" w:rsidRDefault="00046811">
      <w:pPr>
        <w:pStyle w:val="2"/>
      </w:pPr>
      <w:bookmarkStart w:id="6" w:name="_pmjupt1xnwj4" w:colFirst="0" w:colLast="0"/>
      <w:bookmarkEnd w:id="6"/>
      <w:r>
        <w:t>Представление трехмерной карты в задачах SLAM</w:t>
      </w:r>
    </w:p>
    <w:p w14:paraId="3697E999" w14:textId="77777777" w:rsidR="001B7B0E" w:rsidRDefault="00046811">
      <w:pPr>
        <w:spacing w:before="240" w:after="240"/>
      </w:pPr>
      <w:r>
        <w:t>Основные типы представлений карты в задачах SLAM:</w:t>
      </w:r>
    </w:p>
    <w:p w14:paraId="7CE96A05" w14:textId="77777777" w:rsidR="001B7B0E" w:rsidRDefault="00046811">
      <w:pPr>
        <w:numPr>
          <w:ilvl w:val="0"/>
          <w:numId w:val="1"/>
        </w:numPr>
        <w:spacing w:before="240"/>
      </w:pPr>
      <w:r>
        <w:t>Карта препятствий (</w:t>
      </w:r>
      <w:proofErr w:type="spellStart"/>
      <w:r>
        <w:t>Occupancy</w:t>
      </w:r>
      <w:proofErr w:type="spellEnd"/>
      <w:r>
        <w:t xml:space="preserve"> </w:t>
      </w:r>
      <w:proofErr w:type="spellStart"/>
      <w:r>
        <w:t>Map</w:t>
      </w:r>
      <w:proofErr w:type="spellEnd"/>
      <w:r>
        <w:t xml:space="preserve">, Grid) </w:t>
      </w:r>
    </w:p>
    <w:p w14:paraId="2195410C" w14:textId="77777777" w:rsidR="001B7B0E" w:rsidRDefault="00046811">
      <w:pPr>
        <w:numPr>
          <w:ilvl w:val="0"/>
          <w:numId w:val="1"/>
        </w:numPr>
      </w:pPr>
      <w:r>
        <w:t>Облако точек (Poin</w:t>
      </w:r>
      <w:r>
        <w:t xml:space="preserve">t </w:t>
      </w:r>
      <w:proofErr w:type="spellStart"/>
      <w:r>
        <w:t>Cloud</w:t>
      </w:r>
      <w:proofErr w:type="spellEnd"/>
      <w:r>
        <w:t xml:space="preserve">) </w:t>
      </w:r>
    </w:p>
    <w:p w14:paraId="75ED2D51" w14:textId="2688BB66" w:rsidR="001B7B0E" w:rsidRDefault="00046811">
      <w:pPr>
        <w:numPr>
          <w:ilvl w:val="0"/>
          <w:numId w:val="1"/>
        </w:numPr>
        <w:spacing w:after="240"/>
      </w:pPr>
      <w:r>
        <w:t>Плотное облако точек</w:t>
      </w:r>
      <w:r w:rsidR="00B81919">
        <w:rPr>
          <w:lang w:val="ru-RU"/>
        </w:rPr>
        <w:t xml:space="preserve"> </w:t>
      </w:r>
      <w:r>
        <w:t>(</w:t>
      </w:r>
      <w:proofErr w:type="spellStart"/>
      <w:r>
        <w:t>Octomap</w:t>
      </w:r>
      <w:proofErr w:type="spellEnd"/>
      <w:r w:rsidR="00B81919">
        <w:fldChar w:fldCharType="begin"/>
      </w:r>
      <w:r w:rsidR="00B81919">
        <w:instrText xml:space="preserve"> ADDIN ZOTERO_ITEM CSL_CITATION {"citationID":"GYmsu9L6","properties":{"formattedCitation":"[10]","plainCitation":"[10]","noteIndex":0},"citationItems":[{"id":114,"uris":["http://zotero.org/users/local/XvQpfN4m/items/K5B6PG8X"],"uri":["http://zotero.org/users/local/XvQpfN4m/items/K5B6PG8X"],"itemData":{"id":114,"type":"article-journal","container-title":"Autonomous Robots","DOI":"10.1007/s10514-012-9321-0","ISSN":"0929-5593, 1573-7527","issue":"3","journalAbbreviation":"Auton Robot","language":"en","page":"189-206","source":"DOI.org (Crossref)","title":"OctoMap: an efficient probabilistic 3D mapping framework based on octrees","title-short":"OctoMap","volume":"34","author":[{"family":"Hornung","given":"Armin"},{"family":"Wurm","given":"Kai M."},{"family":"Bennewitz","given":"Maren"},{"family":"Stachniss","given":"Cyrill"},{"family":"Burgard","given":"Wolfram"}],"issued":{"date-parts":[["2013",4]]}}}],"schema":"https://github.com/citation-style-language/schema/raw/master/csl-citation.json"} </w:instrText>
      </w:r>
      <w:r w:rsidR="00B81919">
        <w:fldChar w:fldCharType="separate"/>
      </w:r>
      <w:r w:rsidR="00B81919" w:rsidRPr="00B81919">
        <w:t>[10]</w:t>
      </w:r>
      <w:r w:rsidR="00B81919">
        <w:fldChar w:fldCharType="end"/>
      </w:r>
      <w:r>
        <w:t xml:space="preserve">, </w:t>
      </w:r>
      <w:proofErr w:type="spellStart"/>
      <w:r>
        <w:t>dense</w:t>
      </w:r>
      <w:proofErr w:type="spellEnd"/>
      <w:r>
        <w:t xml:space="preserve"> </w:t>
      </w:r>
      <w:proofErr w:type="spellStart"/>
      <w:r>
        <w:t>point</w:t>
      </w:r>
      <w:proofErr w:type="spellEnd"/>
      <w:r>
        <w:t xml:space="preserve"> </w:t>
      </w:r>
      <w:proofErr w:type="spellStart"/>
      <w:r>
        <w:t>cloud</w:t>
      </w:r>
      <w:proofErr w:type="spellEnd"/>
      <w:r>
        <w:t>)</w:t>
      </w:r>
    </w:p>
    <w:p w14:paraId="26F072F7" w14:textId="77777777" w:rsidR="001B7B0E" w:rsidRDefault="00046811">
      <w:pPr>
        <w:spacing w:before="240" w:after="240"/>
      </w:pPr>
      <w:r>
        <w:t xml:space="preserve">Карты делятся на плотные и неплотные. Плотные хранят полную информацию о пространстве. Неплотные регистрируют координату для каждой записи о карте. Подходы к организации абсолютно противоположные. </w:t>
      </w:r>
    </w:p>
    <w:p w14:paraId="71772EFE" w14:textId="3A5F9E01" w:rsidR="001B7B0E" w:rsidRDefault="00046811">
      <w:pPr>
        <w:spacing w:before="240" w:after="240"/>
      </w:pPr>
      <w:r>
        <w:t xml:space="preserve">Плотные карты позволяют осуществлять быстрый поиск, в том </w:t>
      </w:r>
      <w:r>
        <w:t>числе по графу (</w:t>
      </w:r>
      <w:proofErr w:type="spellStart"/>
      <w:r>
        <w:t>Octomap</w:t>
      </w:r>
      <w:proofErr w:type="spellEnd"/>
      <w:r>
        <w:t xml:space="preserve"> - трехмерное дерево). В неплотных картах информация о пространстве не хранится, вместо этого используются функции кодирования </w:t>
      </w:r>
      <w:r w:rsidR="00B81919">
        <w:t>которые по</w:t>
      </w:r>
      <w:r>
        <w:t xml:space="preserve"> изображению определяют ключевые точки (дескрипторы) и ищут </w:t>
      </w:r>
      <w:r>
        <w:lastRenderedPageBreak/>
        <w:t>соответствующие дескрипторы в слова</w:t>
      </w:r>
      <w:r>
        <w:t xml:space="preserve">ре карты. Сама карта представлена функцией отображения и графом состояний, где </w:t>
      </w:r>
      <w:r w:rsidR="00B81919">
        <w:t>каждая вершина — это</w:t>
      </w:r>
      <w:r>
        <w:t xml:space="preserve"> дескриптор в пространстве. Карта занимает меньше места, возможен быстрый поиск, но при этом теряется часть информации и невозможно напрямую сопоставить изобра</w:t>
      </w:r>
      <w:r>
        <w:t>жения.</w:t>
      </w:r>
    </w:p>
    <w:p w14:paraId="0EAE22C3" w14:textId="77777777" w:rsidR="004C5230" w:rsidRDefault="00046811" w:rsidP="004C5230">
      <w:pPr>
        <w:keepNext/>
        <w:spacing w:before="240" w:after="240"/>
      </w:pPr>
      <w:r>
        <w:rPr>
          <w:noProof/>
        </w:rPr>
        <w:drawing>
          <wp:inline distT="114300" distB="114300" distL="114300" distR="114300" wp14:anchorId="4760494E" wp14:editId="53E8FEEA">
            <wp:extent cx="3934913" cy="2237826"/>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3934913" cy="2237826"/>
                    </a:xfrm>
                    <a:prstGeom prst="rect">
                      <a:avLst/>
                    </a:prstGeom>
                    <a:ln/>
                  </pic:spPr>
                </pic:pic>
              </a:graphicData>
            </a:graphic>
          </wp:inline>
        </w:drawing>
      </w:r>
    </w:p>
    <w:p w14:paraId="0452A822" w14:textId="30DCF007" w:rsidR="001B7B0E" w:rsidRDefault="004C5230" w:rsidP="004C5230">
      <w:pPr>
        <w:pStyle w:val="a6"/>
      </w:pPr>
      <w:r>
        <w:t xml:space="preserve">Рисунок  </w:t>
      </w:r>
      <w:r>
        <w:fldChar w:fldCharType="begin"/>
      </w:r>
      <w:r>
        <w:instrText xml:space="preserve"> SEQ Рисунок_ \* ARABIC </w:instrText>
      </w:r>
      <w:r>
        <w:fldChar w:fldCharType="separate"/>
      </w:r>
      <w:r w:rsidR="009E56AD">
        <w:rPr>
          <w:noProof/>
        </w:rPr>
        <w:t>4</w:t>
      </w:r>
      <w:r>
        <w:fldChar w:fldCharType="end"/>
      </w:r>
      <w:r>
        <w:rPr>
          <w:lang w:val="ru-RU"/>
        </w:rPr>
        <w:t xml:space="preserve"> Типы представления данных в методах</w:t>
      </w:r>
      <w:r w:rsidR="00B81919">
        <w:rPr>
          <w:lang w:val="ru-RU"/>
        </w:rPr>
        <w:t xml:space="preserve"> </w:t>
      </w:r>
      <w:r>
        <w:rPr>
          <w:lang w:val="en-US"/>
        </w:rPr>
        <w:t>SLAM</w:t>
      </w:r>
      <w:r w:rsidR="00B81919">
        <w:rPr>
          <w:lang w:val="en-US"/>
        </w:rPr>
        <w:fldChar w:fldCharType="begin"/>
      </w:r>
      <w:r w:rsidR="000E78D6">
        <w:rPr>
          <w:lang w:val="ru-RU"/>
        </w:rPr>
        <w:instrText xml:space="preserve"> ADDIN ZOTERO_ITEM CSL_CITATION {"citationID":"OCjTb8ZH","properties":{"formattedCitation":"[6]","plainCitation":"[6]","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sidR="00B81919">
        <w:rPr>
          <w:lang w:val="en-US"/>
        </w:rPr>
        <w:fldChar w:fldCharType="separate"/>
      </w:r>
      <w:r w:rsidR="000E78D6" w:rsidRPr="000E78D6">
        <w:rPr>
          <w:lang w:val="ru-RU"/>
        </w:rPr>
        <w:t>[6]</w:t>
      </w:r>
      <w:r w:rsidR="00B81919">
        <w:rPr>
          <w:lang w:val="en-US"/>
        </w:rPr>
        <w:fldChar w:fldCharType="end"/>
      </w:r>
    </w:p>
    <w:p w14:paraId="7208DC84" w14:textId="77777777" w:rsidR="001B7B0E" w:rsidRDefault="00046811">
      <w:pPr>
        <w:spacing w:before="240" w:after="240"/>
      </w:pPr>
      <w:r>
        <w:t>Существуют также промежуточные реализации, которые помимо облака точек и графа карты хранят дополнительные данные о локации.</w:t>
      </w:r>
    </w:p>
    <w:p w14:paraId="5900AEAF" w14:textId="77777777" w:rsidR="001B7B0E" w:rsidRDefault="00046811">
      <w:pPr>
        <w:pStyle w:val="1"/>
        <w:spacing w:before="240" w:after="240"/>
      </w:pPr>
      <w:bookmarkStart w:id="7" w:name="_78vqx0umhb8h" w:colFirst="0" w:colLast="0"/>
      <w:bookmarkEnd w:id="7"/>
      <w:r>
        <w:t xml:space="preserve">Использование семантической сегментации в методе SLAM </w:t>
      </w:r>
    </w:p>
    <w:p w14:paraId="0A3A5DCC" w14:textId="660C0E7B" w:rsidR="001B7B0E" w:rsidRDefault="00046811">
      <w:pPr>
        <w:spacing w:before="240" w:after="240"/>
      </w:pPr>
      <w:r>
        <w:t>Улучшить результаты работы с картой глубины можно с помощью методов</w:t>
      </w:r>
      <w:r>
        <w:t xml:space="preserve"> сегментации изображения (</w:t>
      </w:r>
      <w:proofErr w:type="spellStart"/>
      <w:r>
        <w:t>semantic</w:t>
      </w:r>
      <w:proofErr w:type="spellEnd"/>
      <w:r>
        <w:t xml:space="preserve"> </w:t>
      </w:r>
      <w:proofErr w:type="spellStart"/>
      <w:r>
        <w:t>segmentation</w:t>
      </w:r>
      <w:proofErr w:type="spellEnd"/>
      <w:r>
        <w:t xml:space="preserve">), с помощью </w:t>
      </w:r>
      <w:proofErr w:type="spellStart"/>
      <w:r>
        <w:t>нейросетевых</w:t>
      </w:r>
      <w:proofErr w:type="spellEnd"/>
      <w:r>
        <w:t xml:space="preserve"> методов или аналогичными алгоритмами определяется контур объекта</w:t>
      </w:r>
      <w:r w:rsidR="000E78D6">
        <w:fldChar w:fldCharType="begin"/>
      </w:r>
      <w:r w:rsidR="000E78D6">
        <w:instrText xml:space="preserve"> ADDIN ZOTERO_ITEM CSL_CITATION {"citationID":"Kh03IIwU","properties":{"formattedCitation":"[6]","plainCitation":"[6]","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sidR="000E78D6">
        <w:fldChar w:fldCharType="separate"/>
      </w:r>
      <w:r w:rsidR="000E78D6" w:rsidRPr="000E78D6">
        <w:t>[6]</w:t>
      </w:r>
      <w:r w:rsidR="000E78D6">
        <w:fldChar w:fldCharType="end"/>
      </w:r>
      <w:r>
        <w:t>. Семантическая разметка изображения позволяет правильно аппроксимировать карту глубины и получать более точную трехмер</w:t>
      </w:r>
      <w:r>
        <w:t xml:space="preserve">ную реконструкцию и карту. </w:t>
      </w:r>
    </w:p>
    <w:p w14:paraId="7C2D1600" w14:textId="77777777" w:rsidR="001B7B0E" w:rsidRDefault="00046811">
      <w:pPr>
        <w:spacing w:before="240" w:after="240"/>
      </w:pPr>
      <w:r>
        <w:t xml:space="preserve">Задача семантической разметки требует дополнительных вычислительных операций, но в целом требуется только для построения карты. </w:t>
      </w:r>
    </w:p>
    <w:p w14:paraId="1C5F505E" w14:textId="77777777" w:rsidR="004C5230" w:rsidRDefault="00046811" w:rsidP="004C5230">
      <w:pPr>
        <w:keepNext/>
        <w:spacing w:before="240" w:after="240"/>
      </w:pPr>
      <w:r>
        <w:rPr>
          <w:noProof/>
        </w:rPr>
        <w:lastRenderedPageBreak/>
        <w:drawing>
          <wp:inline distT="114300" distB="114300" distL="114300" distR="114300" wp14:anchorId="2C883F16" wp14:editId="5DAB314A">
            <wp:extent cx="5939790" cy="2809875"/>
            <wp:effectExtent l="0" t="0" r="3810" b="9525"/>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13"/>
                    <a:srcRect b="8947"/>
                    <a:stretch/>
                  </pic:blipFill>
                  <pic:spPr bwMode="auto">
                    <a:xfrm>
                      <a:off x="0" y="0"/>
                      <a:ext cx="5940000" cy="2809974"/>
                    </a:xfrm>
                    <a:prstGeom prst="rect">
                      <a:avLst/>
                    </a:prstGeom>
                    <a:ln>
                      <a:noFill/>
                    </a:ln>
                    <a:extLst>
                      <a:ext uri="{53640926-AAD7-44D8-BBD7-CCE9431645EC}">
                        <a14:shadowObscured xmlns:a14="http://schemas.microsoft.com/office/drawing/2010/main"/>
                      </a:ext>
                    </a:extLst>
                  </pic:spPr>
                </pic:pic>
              </a:graphicData>
            </a:graphic>
          </wp:inline>
        </w:drawing>
      </w:r>
    </w:p>
    <w:p w14:paraId="68B1F55C" w14:textId="3FDA81FB" w:rsidR="001B7B0E" w:rsidRDefault="004C5230" w:rsidP="004C5230">
      <w:pPr>
        <w:pStyle w:val="a6"/>
      </w:pPr>
      <w:r>
        <w:t xml:space="preserve">Рисунок  </w:t>
      </w:r>
      <w:r>
        <w:fldChar w:fldCharType="begin"/>
      </w:r>
      <w:r>
        <w:instrText xml:space="preserve"> SEQ Рисунок_ \* ARABIC </w:instrText>
      </w:r>
      <w:r>
        <w:fldChar w:fldCharType="separate"/>
      </w:r>
      <w:r w:rsidR="009E56AD">
        <w:rPr>
          <w:noProof/>
        </w:rPr>
        <w:t>5</w:t>
      </w:r>
      <w:r>
        <w:fldChar w:fldCharType="end"/>
      </w:r>
      <w:r>
        <w:rPr>
          <w:lang w:val="ru-RU"/>
        </w:rPr>
        <w:t xml:space="preserve"> </w:t>
      </w:r>
      <w:r w:rsidRPr="00A202AC">
        <w:rPr>
          <w:lang w:val="ru-RU"/>
        </w:rPr>
        <w:t xml:space="preserve">Архитектура </w:t>
      </w:r>
      <w:proofErr w:type="spellStart"/>
      <w:r w:rsidR="00B83A75" w:rsidRPr="00B83A75">
        <w:rPr>
          <w:lang w:val="ru-RU"/>
        </w:rPr>
        <w:t>Kimera</w:t>
      </w:r>
      <w:proofErr w:type="spellEnd"/>
      <w:r w:rsidRPr="00A202AC">
        <w:rPr>
          <w:lang w:val="ru-RU"/>
        </w:rPr>
        <w:t xml:space="preserve">. </w:t>
      </w:r>
      <w:proofErr w:type="spellStart"/>
      <w:r w:rsidR="00B83A75" w:rsidRPr="00B83A75">
        <w:rPr>
          <w:lang w:val="ru-RU"/>
        </w:rPr>
        <w:t>Kimera</w:t>
      </w:r>
      <w:proofErr w:type="spellEnd"/>
      <w:r w:rsidR="00B83A75">
        <w:rPr>
          <w:lang w:val="ru-RU"/>
        </w:rPr>
        <w:t xml:space="preserve"> </w:t>
      </w:r>
      <w:r w:rsidRPr="00A202AC">
        <w:rPr>
          <w:lang w:val="ru-RU"/>
        </w:rPr>
        <w:t>использует изображения и данные IMU в качестве входных (показано слева) и выходных данных (a) оценки позы и (b-e) множественные метрико-семантические реконструкции</w:t>
      </w:r>
      <w:r w:rsidR="000E78D6">
        <w:rPr>
          <w:lang w:val="ru-RU"/>
        </w:rPr>
        <w:fldChar w:fldCharType="begin"/>
      </w:r>
      <w:r w:rsidR="000E78D6">
        <w:rPr>
          <w:lang w:val="ru-RU"/>
        </w:rPr>
        <w:instrText xml:space="preserve"> ADDIN ZOTERO_ITEM CSL_CITATION {"citationID":"0iXWzg4U","properties":{"formattedCitation":"[11]","plainCitation":"[11]","noteIndex":0},"citationItems":[{"id":116,"uris":["http://zotero.org/users/local/XvQpfN4m/items/I2EQVB65"],"uri":["http://zotero.org/users/local/XvQpfN4m/items/I2EQVB65"],"itemData":{"id":116,"type":"paper-conference","container-title":"2020 IEEE International Conference on Robotics and Automation (ICRA)","DOI":"10.1109/ICRA40945.2020.9196885","event":"2020 IEEE International Conference on Robotics and Automation (ICRA)","event-place":"Paris, France","ISBN":"978-1-72817-395-5","page":"1689-1696","publisher":"IEEE","publisher-place":"Paris, France","source":"DOI.org (Crossref)","title":"Kimera: an Open-Source Library for Real-Time Metric-Semantic Localization and Mapping","title-short":"Kimera","URL":"https://ieeexplore.ieee.org/document/9196885/","author":[{"family":"Rosinol","given":"Antoni"},{"family":"Abate","given":"Marcus"},{"family":"Chang","given":"Yun"},{"family":"Carlone","given":"Luca"}],"accessed":{"date-parts":[["2021",12,27]]},"issued":{"date-parts":[["2020",5]]}}}],"schema":"https://github.com/citation-style-language/schema/raw/master/csl-citation.json"} </w:instrText>
      </w:r>
      <w:r w:rsidR="000E78D6">
        <w:rPr>
          <w:lang w:val="ru-RU"/>
        </w:rPr>
        <w:fldChar w:fldCharType="separate"/>
      </w:r>
      <w:r w:rsidR="000E78D6" w:rsidRPr="000E78D6">
        <w:t>[11]</w:t>
      </w:r>
      <w:r w:rsidR="000E78D6">
        <w:rPr>
          <w:lang w:val="ru-RU"/>
        </w:rPr>
        <w:fldChar w:fldCharType="end"/>
      </w:r>
      <w:r w:rsidRPr="00A202AC">
        <w:rPr>
          <w:lang w:val="ru-RU"/>
        </w:rPr>
        <w:t>.</w:t>
      </w:r>
    </w:p>
    <w:p w14:paraId="48C932C1" w14:textId="4E207941" w:rsidR="006B7AD5" w:rsidRDefault="004C5230" w:rsidP="004C5230">
      <w:pPr>
        <w:spacing w:before="240" w:after="240"/>
      </w:pPr>
      <w:r>
        <w:rPr>
          <w:lang w:val="ru-RU"/>
        </w:rPr>
        <w:t xml:space="preserve">Примером полноценной семантической системы </w:t>
      </w:r>
      <w:r w:rsidR="006B7AD5">
        <w:rPr>
          <w:lang w:val="en-US"/>
        </w:rPr>
        <w:t>SLAM</w:t>
      </w:r>
      <w:r w:rsidR="006B7AD5" w:rsidRPr="006B7AD5">
        <w:rPr>
          <w:lang w:val="ru-RU"/>
        </w:rPr>
        <w:t xml:space="preserve"> </w:t>
      </w:r>
      <w:r w:rsidR="006B7AD5">
        <w:rPr>
          <w:lang w:val="ru-RU"/>
        </w:rPr>
        <w:t xml:space="preserve">является </w:t>
      </w:r>
      <w:proofErr w:type="spellStart"/>
      <w:r w:rsidR="00B83A75" w:rsidRPr="00B83A75">
        <w:t>Kimera</w:t>
      </w:r>
      <w:proofErr w:type="spellEnd"/>
      <w:r w:rsidR="000E78D6">
        <w:fldChar w:fldCharType="begin"/>
      </w:r>
      <w:r w:rsidR="000E78D6">
        <w:instrText xml:space="preserve"> ADDIN ZOTERO_ITEM CSL_CITATION {"citationID":"TH3DUNuQ","properties":{"formattedCitation":"[11]","plainCitation":"[11]","noteIndex":0},"citationItems":[{"id":116,"uris":["http://zotero.org/users/local/XvQpfN4m/items/I2EQVB65"],"uri":["http://zotero.org/users/local/XvQpfN4m/items/I2EQVB65"],"itemData":{"id":116,"type":"paper-conference","container-title":"2020 IEEE International Conference on Robotics and Automation (ICRA)","DOI":"10.1109/ICRA40945.2020.9196885","event":"2020 IEEE International Conference on Robotics and Automation (ICRA)","event-place":"Paris, France","ISBN":"978-1-72817-395-5","page":"1689-1696","publisher":"IEEE","publisher-place":"Paris, France","source":"DOI.org (Crossref)","title":"Kimera: an Open-Source Library for Real-Time Metric-Semantic Localization and Mapping","title-short":"Kimera","URL":"https://ieeexplore.ieee.org/document/9196885/","author":[{"family":"Rosinol","given":"Antoni"},{"family":"Abate","given":"Marcus"},{"family":"Chang","given":"Yun"},{"family":"Carlone","given":"Luca"}],"accessed":{"date-parts":[["2021",12,27]]},"issued":{"date-parts":[["2020",5]]}}}],"schema":"https://github.com/citation-style-language/schema/raw/master/csl-citation.json"} </w:instrText>
      </w:r>
      <w:r w:rsidR="000E78D6">
        <w:fldChar w:fldCharType="separate"/>
      </w:r>
      <w:r w:rsidR="000E78D6" w:rsidRPr="000E78D6">
        <w:t>[11]</w:t>
      </w:r>
      <w:r w:rsidR="000E78D6">
        <w:fldChar w:fldCharType="end"/>
      </w:r>
      <w:r w:rsidR="006B7AD5">
        <w:rPr>
          <w:lang w:val="ru-RU"/>
        </w:rPr>
        <w:t xml:space="preserve">. Она содержит </w:t>
      </w:r>
      <w:r>
        <w:t xml:space="preserve">4 ключевых модуля: </w:t>
      </w:r>
    </w:p>
    <w:p w14:paraId="1423E42B" w14:textId="77777777" w:rsidR="006B7AD5" w:rsidRDefault="004C5230" w:rsidP="006B7AD5">
      <w:pPr>
        <w:pStyle w:val="a7"/>
        <w:numPr>
          <w:ilvl w:val="0"/>
          <w:numId w:val="4"/>
        </w:numPr>
        <w:spacing w:before="240" w:after="240"/>
      </w:pPr>
      <w:r w:rsidRPr="006B7AD5">
        <w:rPr>
          <w:lang w:val="ru-RU"/>
        </w:rPr>
        <w:t xml:space="preserve">визуально инерциальная </w:t>
      </w:r>
      <w:proofErr w:type="spellStart"/>
      <w:r w:rsidRPr="006B7AD5">
        <w:rPr>
          <w:lang w:val="ru-RU"/>
        </w:rPr>
        <w:t>одометри</w:t>
      </w:r>
      <w:r w:rsidR="006B7AD5">
        <w:rPr>
          <w:lang w:val="ru-RU"/>
        </w:rPr>
        <w:t>я</w:t>
      </w:r>
      <w:proofErr w:type="spellEnd"/>
    </w:p>
    <w:p w14:paraId="16DD322E" w14:textId="77777777" w:rsidR="006B7AD5" w:rsidRDefault="004C5230" w:rsidP="006B7AD5">
      <w:pPr>
        <w:pStyle w:val="a7"/>
        <w:numPr>
          <w:ilvl w:val="0"/>
          <w:numId w:val="4"/>
        </w:numPr>
        <w:spacing w:before="240" w:after="240"/>
      </w:pPr>
      <w:r w:rsidRPr="006B7AD5">
        <w:rPr>
          <w:lang w:val="ru-RU"/>
        </w:rPr>
        <w:t>оптимизация графа</w:t>
      </w:r>
    </w:p>
    <w:p w14:paraId="5E0F27C5" w14:textId="77777777" w:rsidR="006B7AD5" w:rsidRPr="006B7AD5" w:rsidRDefault="004C5230" w:rsidP="006B7AD5">
      <w:pPr>
        <w:pStyle w:val="a7"/>
        <w:numPr>
          <w:ilvl w:val="0"/>
          <w:numId w:val="4"/>
        </w:numPr>
        <w:spacing w:before="240" w:after="240"/>
      </w:pPr>
      <w:r w:rsidRPr="006B7AD5">
        <w:rPr>
          <w:lang w:val="ru-RU"/>
        </w:rPr>
        <w:t>построение полигональной сетки карты</w:t>
      </w:r>
    </w:p>
    <w:p w14:paraId="7DDD7634" w14:textId="7305712A" w:rsidR="004C5230" w:rsidRDefault="004C5230" w:rsidP="006B7AD5">
      <w:pPr>
        <w:pStyle w:val="a7"/>
        <w:numPr>
          <w:ilvl w:val="0"/>
          <w:numId w:val="4"/>
        </w:numPr>
        <w:spacing w:before="240" w:after="240"/>
      </w:pPr>
      <w:r w:rsidRPr="006B7AD5">
        <w:rPr>
          <w:lang w:val="ru-RU"/>
        </w:rPr>
        <w:t>семантическая сегментация карты</w:t>
      </w:r>
      <w:r>
        <w:t>.</w:t>
      </w:r>
    </w:p>
    <w:p w14:paraId="32D35E4E" w14:textId="1AEF0866" w:rsidR="006B7AD5" w:rsidRPr="006B7AD5" w:rsidRDefault="006B7AD5" w:rsidP="006B7AD5">
      <w:pPr>
        <w:spacing w:before="240" w:after="240"/>
        <w:rPr>
          <w:lang w:val="ru-RU"/>
        </w:rPr>
      </w:pPr>
      <w:r>
        <w:rPr>
          <w:lang w:val="ru-RU"/>
        </w:rPr>
        <w:t xml:space="preserve">В данной реализации, </w:t>
      </w:r>
      <w:proofErr w:type="spellStart"/>
      <w:r w:rsidR="00B83A75" w:rsidRPr="00B83A75">
        <w:rPr>
          <w:lang w:val="ru-RU"/>
        </w:rPr>
        <w:t>Kimera</w:t>
      </w:r>
      <w:proofErr w:type="spellEnd"/>
      <w:r w:rsidR="00B83A75">
        <w:rPr>
          <w:lang w:val="ru-RU"/>
        </w:rPr>
        <w:t xml:space="preserve"> использует реконструкцию глубины из стерео. При хорошей производительности отдельных элементов, система позиционируется как решение для одометрии. Точность построения триангуляции геометрии порядка 0.4 м в среднем, время обновления цикла навигации </w:t>
      </w:r>
      <w:r w:rsidR="009E56AD">
        <w:rPr>
          <w:lang w:val="ru-RU"/>
        </w:rPr>
        <w:t xml:space="preserve">45 </w:t>
      </w:r>
      <w:proofErr w:type="spellStart"/>
      <w:r w:rsidR="009E56AD">
        <w:rPr>
          <w:lang w:val="ru-RU"/>
        </w:rPr>
        <w:t>мс</w:t>
      </w:r>
      <w:proofErr w:type="spellEnd"/>
      <w:r w:rsidR="009E56AD">
        <w:rPr>
          <w:lang w:val="ru-RU"/>
        </w:rPr>
        <w:t>, средняя ошибка позиционирования 10-20 см.</w:t>
      </w:r>
    </w:p>
    <w:p w14:paraId="0E1EB1E7" w14:textId="239CC8F4" w:rsidR="001B7B0E" w:rsidRDefault="00046811">
      <w:pPr>
        <w:spacing w:before="240" w:after="240"/>
      </w:pPr>
      <w:r>
        <w:t>С</w:t>
      </w:r>
      <w:r>
        <w:t xml:space="preserve">емантическая карта может быть получена и без данных глубины, для </w:t>
      </w:r>
      <w:proofErr w:type="spellStart"/>
      <w:r>
        <w:t>mono</w:t>
      </w:r>
      <w:proofErr w:type="spellEnd"/>
      <w:r>
        <w:t>-SLAM методов</w:t>
      </w:r>
      <w:r w:rsidR="000E78D6">
        <w:fldChar w:fldCharType="begin"/>
      </w:r>
      <w:r w:rsidR="000E78D6">
        <w:instrText xml:space="preserve"> ADDIN ZOTERO_ITEM CSL_CITATION {"citationID":"cnEVdVab","properties":{"formattedCitation":"[2], [8], [12]\\uc0\\u8211{}[15]","plainCitation":"[2], [8], [12]–[15]","noteIndex":0},"citationItems":[{"id":108,"uris":["http://zotero.org/users/local/XvQpfN4m/items/L4NJ9ZYK"],"uri":["http://zotero.org/users/local/XvQpfN4m/items/L4NJ9ZYK"],"itemData":{"id":108,"type":"article-journal","abstract":"A monocular visual-inertial system (VINS), consisting of a camera and a low-cost inertial measurement unit (IMU), forms the minimum sensor suite for metric six degrees-of-freedom (DOF) state estimation. However, the lack of direct distance measurement poses significant challenges in terms of IMU processing, estimator initialization, extrinsic calibration, and nonlinear optimization. In this work, we present VINS-Mono: a robust and versatile monocular visual-inertial state estimator.Our approach starts with a robust procedure for estimator initialization and failure recovery. A tightly-coupled, nonlinear optimization-based method is used to obtain high accuracy visual-inertial odometry by fusing pre-integrated IMU measurements and feature observations. A loop detection module, in combination with our tightly-coupled formulation, enables relocalization with minimum computation overhead.We additionally perform four degrees-of-freedom pose graph optimization to enforce global consistency. We validate the performance of our system on public datasets and real-world experiments and compare against other state-of-the-art algorithms. We also perform onboard closed-loop autonomous flight on the MAV platform and port the algorithm to an iOS-based demonstration. We highlight that the proposed work is a reliable, complete, and versatile system that is applicable for different applications that require high accuracy localization. We open source our implementations for both PCs and iOS mobile devices.","container-title":"IEEE Transactions on Robotics","DOI":"10.1109/TRO.2018.2853729","ISSN":"1552-3098, 1941-0468","issue":"4","journalAbbreviation":"IEEE Trans. Robot.","note":"arXiv: 1708.03852","page":"1004-1020","source":"arXiv.org","title":"VINS-Mono: A Robust and Versatile Monocular Visual-Inertial State Estimator","title-short":"VINS-Mono","volume":"34","author":[{"family":"Qin","given":"Tong"},{"family":"Li","given":"Peiliang"},{"family":"Shen","given":"Shaojie"}],"issued":{"date-parts":[["2018",8]]}}},{"id":1,"uris":["http://zotero.org/users/local/XvQpfN4m/items/W255R6A5"],"uri":["http://zotero.org/users/local/XvQpfN4m/items/W255R6A5"],"itemData":{"id":1,"type":"article-journal","container-title":"IEEE Transactions on Robotics","DOI":"10.1109/tro.2015.2463671","issue":"5","note":"number: 5\npublisher: Institute of Electrical and Electronics Engineers (IEEE)","page":"1147–1163","title":"ORB-SLAM: A Versatile and Accurate Monocular SLAM System","volume":"31","author":[{"family":"Mur-Artal","given":"Raul"},{"family":"Montiel","given":"J. M. M."},{"family":"Tardos","given":"Juan D."}],"issued":{"date-parts":[["2015"]]}}},{"id":49,"uris":["http://zotero.org/users/local/XvQpfN4m/items/NZ6PG8UH"],"uri":["http://zotero.org/users/local/XvQpfN4m/items/NZ6PG8UH"],"itemData":{"id":49,"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author":[{"family":"Engel","given":"Jakob"},{"family":"Schöps","given":"Thomas"},{"family":"Cremers","given":"Daniel"}],"editor":[{"family":"Fleet","given":"David"},{"family":"Pajdla","given":"Tomas"},{"family":"Schiele","given":"Bernt"},{"family":"Tuytelaars","given":"Tinne"}],"accessed":{"date-parts":[["2021",12,26]]},"issued":{"date-parts":[["2014"]]}}},{"id":74,"uris":["http://zotero.org/users/local/XvQpfN4m/items/QYQFM6RB"],"uri":["http://zotero.org/users/local/XvQpfN4m/items/QYQFM6RB"],"itemData":{"id":74,"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id":61,"uris":["http://zotero.org/users/local/XvQpfN4m/items/88CNTP2W"],"uri":["http://zotero.org/users/local/XvQpfN4m/items/88CNTP2W"],"itemData":{"id":61,"type":"article-journal","container-title":"Journal of Intelligent &amp; Robotic Systems","DOI":"10.1007/s10846-018-0913-6","ISSN":"0921-0296, 1573-0409","issue":"2","journalAbbreviation":"J Intell Robot Syst","language":"en","note":"number: 2","page":"365-377","source":"DOI.org (Crossref)","title":"DS-PTAM: Distributed Stereo Parallel Tracking and Mapping SLAM System","title-short":"DS-PTAM","volume":"95","author":[{"family":"De Croce","given":"Mauro"},{"family":"Pire","given":"Taihú"},{"family":"Bergero","given":"Federico"}],"issued":{"date-parts":[["2019",8]]}}},{"id":72,"uris":["http://zotero.org/users/local/XvQpfN4m/items/KYWCRQ9S"],"uri":["http://zotero.org/users/local/XvQpfN4m/items/KYWCRQ9S"],"itemData":{"id":72,"type":"article-journal","container-title":"IEEE Transactions on Pattern Analysis and Machine Intelligence","DOI":"10.1109/TPAMI.2007.1049","ISSN":"0162-8828, 2160-9292","issue":"6","journalAbbreviation":"IEEE Trans. Pattern Anal. Mach. Intell.","note":"number: 6","page":"1052-1067","source":"DOI.org (Crossref)","title":"MonoSLAM: Real-Time Single Camera SLAM","title-short":"MonoSLAM","volume":"29","author":[{"family":"Davison","given":"Andrew J."},{"family":"Reid","given":"Ian D."},{"family":"Molton","given":"Nicholas D."},{"family":"Stasse","given":"Olivier"}],"issued":{"date-parts":[["2007",6]]}}}],"schema":"https://github.com/citation-style-language/schema/raw/master/csl-citation.json"} </w:instrText>
      </w:r>
      <w:r w:rsidR="000E78D6">
        <w:fldChar w:fldCharType="separate"/>
      </w:r>
      <w:r w:rsidR="000E78D6" w:rsidRPr="000E78D6">
        <w:rPr>
          <w:szCs w:val="24"/>
        </w:rPr>
        <w:t>[2], [8], [12]–[15]</w:t>
      </w:r>
      <w:r w:rsidR="000E78D6">
        <w:fldChar w:fldCharType="end"/>
      </w:r>
      <w:r>
        <w:t xml:space="preserve"> тоже возможно</w:t>
      </w:r>
      <w:r>
        <w:t xml:space="preserve"> применять такой подход. В </w:t>
      </w:r>
      <w:proofErr w:type="spellStart"/>
      <w:r>
        <w:t>Dyna</w:t>
      </w:r>
      <w:proofErr w:type="spellEnd"/>
      <w:r>
        <w:t>-SLAM</w:t>
      </w:r>
      <w:r w:rsidR="000E78D6">
        <w:fldChar w:fldCharType="begin"/>
      </w:r>
      <w:r w:rsidR="000E78D6">
        <w:instrText xml:space="preserve"> ADDIN ZOTERO_ITEM CSL_CITATION {"citationID":"lwLNkRky","properties":{"formattedCitation":"[16]","plainCitation":"[16]","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000E78D6">
        <w:fldChar w:fldCharType="separate"/>
      </w:r>
      <w:r w:rsidR="000E78D6" w:rsidRPr="000E78D6">
        <w:t>[16]</w:t>
      </w:r>
      <w:r w:rsidR="000E78D6">
        <w:fldChar w:fldCharType="end"/>
      </w:r>
      <w:r>
        <w:t xml:space="preserve"> показывается работа метода для обычной камеры без поддержки обработки глубины в сравнении с обычным </w:t>
      </w:r>
      <w:proofErr w:type="spellStart"/>
      <w:r>
        <w:t>mono</w:t>
      </w:r>
      <w:proofErr w:type="spellEnd"/>
      <w:r>
        <w:t>-SLAM.</w:t>
      </w:r>
    </w:p>
    <w:p w14:paraId="2F4F815C" w14:textId="77777777" w:rsidR="009E56AD" w:rsidRDefault="00046811" w:rsidP="009E56AD">
      <w:pPr>
        <w:keepNext/>
        <w:spacing w:before="240" w:after="240"/>
      </w:pPr>
      <w:r>
        <w:rPr>
          <w:noProof/>
        </w:rPr>
        <w:lastRenderedPageBreak/>
        <w:drawing>
          <wp:inline distT="114300" distB="114300" distL="114300" distR="114300" wp14:anchorId="5FFCB37A" wp14:editId="7C7E3E5D">
            <wp:extent cx="5940000" cy="10414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0000" cy="1041400"/>
                    </a:xfrm>
                    <a:prstGeom prst="rect">
                      <a:avLst/>
                    </a:prstGeom>
                    <a:ln/>
                  </pic:spPr>
                </pic:pic>
              </a:graphicData>
            </a:graphic>
          </wp:inline>
        </w:drawing>
      </w:r>
    </w:p>
    <w:p w14:paraId="4A9B9879" w14:textId="19527735" w:rsidR="001B7B0E" w:rsidRDefault="009E56AD" w:rsidP="009E56AD">
      <w:pPr>
        <w:pStyle w:val="a6"/>
      </w:pPr>
      <w:r>
        <w:t xml:space="preserve">Рисунок  </w:t>
      </w:r>
      <w:r>
        <w:fldChar w:fldCharType="begin"/>
      </w:r>
      <w:r>
        <w:instrText xml:space="preserve"> SEQ Рисунок_ \* ARABIC </w:instrText>
      </w:r>
      <w:r>
        <w:fldChar w:fldCharType="separate"/>
      </w:r>
      <w:r>
        <w:rPr>
          <w:noProof/>
        </w:rPr>
        <w:t>6</w:t>
      </w:r>
      <w:r>
        <w:fldChar w:fldCharType="end"/>
      </w:r>
      <w:r>
        <w:rPr>
          <w:lang w:val="ru-RU"/>
        </w:rPr>
        <w:t xml:space="preserve"> </w:t>
      </w:r>
      <w:proofErr w:type="spellStart"/>
      <w:r w:rsidRPr="002C58F9">
        <w:rPr>
          <w:lang w:val="ru-RU"/>
        </w:rPr>
        <w:t>Dyna</w:t>
      </w:r>
      <w:proofErr w:type="spellEnd"/>
      <w:r w:rsidRPr="002C58F9">
        <w:rPr>
          <w:lang w:val="ru-RU"/>
        </w:rPr>
        <w:t xml:space="preserve">-SLAM </w:t>
      </w:r>
      <w:r>
        <w:rPr>
          <w:lang w:val="ru-RU"/>
        </w:rPr>
        <w:t>, структурная схема</w:t>
      </w:r>
      <w:r w:rsidR="000E78D6">
        <w:rPr>
          <w:lang w:val="ru-RU"/>
        </w:rPr>
        <w:t xml:space="preserve"> </w:t>
      </w:r>
      <w:r w:rsidR="000E78D6">
        <w:rPr>
          <w:lang w:val="ru-RU"/>
        </w:rPr>
        <w:fldChar w:fldCharType="begin"/>
      </w:r>
      <w:r w:rsidR="000E78D6">
        <w:rPr>
          <w:lang w:val="ru-RU"/>
        </w:rPr>
        <w:instrText xml:space="preserve"> ADDIN ZOTERO_ITEM CSL_CITATION {"citationID":"f0oGarkh","properties":{"formattedCitation":"[16]","plainCitation":"[16]","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000E78D6">
        <w:rPr>
          <w:lang w:val="ru-RU"/>
        </w:rPr>
        <w:fldChar w:fldCharType="separate"/>
      </w:r>
      <w:r w:rsidR="000E78D6" w:rsidRPr="000E78D6">
        <w:t>[16]</w:t>
      </w:r>
      <w:r w:rsidR="000E78D6">
        <w:rPr>
          <w:lang w:val="ru-RU"/>
        </w:rPr>
        <w:fldChar w:fldCharType="end"/>
      </w:r>
    </w:p>
    <w:p w14:paraId="4E354494" w14:textId="77777777" w:rsidR="001B7B0E" w:rsidRDefault="001B7B0E">
      <w:pPr>
        <w:spacing w:before="240" w:after="240"/>
      </w:pPr>
    </w:p>
    <w:p w14:paraId="6C94CDCF" w14:textId="33E7B4ED" w:rsidR="001B7B0E" w:rsidRDefault="00046811">
      <w:pPr>
        <w:spacing w:before="240" w:after="240"/>
      </w:pPr>
      <w:proofErr w:type="spellStart"/>
      <w:r>
        <w:t>Dyna</w:t>
      </w:r>
      <w:proofErr w:type="spellEnd"/>
      <w:r>
        <w:t>-SLAM рассматривают случай построения карты в динамическом окружении. Если по видео сгенерировать кар</w:t>
      </w:r>
      <w:r>
        <w:t xml:space="preserve">ту и попробовать осуществлять </w:t>
      </w:r>
      <w:r w:rsidR="009E56AD">
        <w:t>навигацию,</w:t>
      </w:r>
      <w:r>
        <w:t xml:space="preserve"> то ничего не заработает. </w:t>
      </w:r>
    </w:p>
    <w:p w14:paraId="23A87B8E" w14:textId="6DFE5281" w:rsidR="001B7B0E" w:rsidRDefault="009E56AD">
      <w:pPr>
        <w:spacing w:before="240" w:after="240"/>
      </w:pPr>
      <w:r>
        <w:t>Оказывается,</w:t>
      </w:r>
      <w:r w:rsidR="00046811">
        <w:t xml:space="preserve"> что люди, автомобили и другие подвижные объекты все еще являются частью карты, но не сохраняют свои местоположения на карте. В итоге можно сопоставить изображение человека и полу</w:t>
      </w:r>
      <w:r w:rsidR="00046811">
        <w:t xml:space="preserve">чить координату его прошлого местоположения. В случае машин </w:t>
      </w:r>
      <w:r>
        <w:t>получается,</w:t>
      </w:r>
      <w:r w:rsidR="00046811">
        <w:t xml:space="preserve"> что существует множество одинаковых машин, и привязываться к машине как к уникальному идентификатору вообще некорректно. Соответственно надо научиться определять такие классы объектов в</w:t>
      </w:r>
      <w:r w:rsidR="00046811">
        <w:t xml:space="preserve"> карте как люди и автомобили. </w:t>
      </w:r>
    </w:p>
    <w:p w14:paraId="364C055E" w14:textId="77777777" w:rsidR="009E56AD" w:rsidRDefault="00046811" w:rsidP="009E56AD">
      <w:pPr>
        <w:keepNext/>
        <w:spacing w:before="240" w:after="240"/>
      </w:pPr>
      <w:r>
        <w:rPr>
          <w:noProof/>
        </w:rPr>
        <w:drawing>
          <wp:inline distT="114300" distB="114300" distL="114300" distR="114300" wp14:anchorId="122B6DF9" wp14:editId="2726AA6C">
            <wp:extent cx="2715712" cy="1868877"/>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2715712" cy="1868877"/>
                    </a:xfrm>
                    <a:prstGeom prst="rect">
                      <a:avLst/>
                    </a:prstGeom>
                    <a:ln/>
                  </pic:spPr>
                </pic:pic>
              </a:graphicData>
            </a:graphic>
          </wp:inline>
        </w:drawing>
      </w:r>
    </w:p>
    <w:p w14:paraId="1198CC15" w14:textId="328E374C" w:rsidR="001B7B0E" w:rsidRDefault="009E56AD" w:rsidP="009E56AD">
      <w:pPr>
        <w:pStyle w:val="a6"/>
      </w:pPr>
      <w:r>
        <w:t xml:space="preserve">Рисунок  </w:t>
      </w:r>
      <w:r>
        <w:fldChar w:fldCharType="begin"/>
      </w:r>
      <w:r>
        <w:instrText xml:space="preserve"> SEQ Рисунок_ \* ARABIC </w:instrText>
      </w:r>
      <w:r>
        <w:fldChar w:fldCharType="separate"/>
      </w:r>
      <w:r>
        <w:rPr>
          <w:noProof/>
        </w:rPr>
        <w:t>7</w:t>
      </w:r>
      <w:r>
        <w:fldChar w:fldCharType="end"/>
      </w:r>
      <w:r>
        <w:rPr>
          <w:lang w:val="ru-RU"/>
        </w:rPr>
        <w:t xml:space="preserve"> </w:t>
      </w:r>
      <w:r w:rsidRPr="0099299C">
        <w:rPr>
          <w:lang w:val="ru-RU"/>
        </w:rPr>
        <w:t>Сравнение навигации методом ORB-SLAM2 (красный) и DynaSLAM (голубой) с реальной траекторией (черный)</w:t>
      </w:r>
      <w:r w:rsidR="000E78D6">
        <w:rPr>
          <w:lang w:val="ru-RU"/>
        </w:rPr>
        <w:t xml:space="preserve"> </w:t>
      </w:r>
      <w:r w:rsidR="000E78D6">
        <w:rPr>
          <w:lang w:val="ru-RU"/>
        </w:rPr>
        <w:fldChar w:fldCharType="begin"/>
      </w:r>
      <w:r w:rsidR="000E78D6">
        <w:rPr>
          <w:lang w:val="ru-RU"/>
        </w:rPr>
        <w:instrText xml:space="preserve"> ADDIN ZOTERO_ITEM CSL_CITATION {"citationID":"kuzgZQY6","properties":{"formattedCitation":"[16]","plainCitation":"[16]","noteIndex":0},"citationItems":[{"id":99,"uris":["http://zotero.org/users/local/XvQpfN4m/items/DA7GPRXZ"],"uri":["http://zotero.org/users/local/XvQpfN4m/items/DA7GPRXZ"],"itemData":{"id":99,"type":"article-journal","container-title":"IEEE Robotics and Automation Letters","DOI":"10.1109/LRA.2018.2860039","ISSN":"2377-3766, 2377-3774","issue":"4","journalAbbreviation":"IEEE Robot. Autom. Lett.","page":"4076-4083","source":"DOI.org (Crossref)","title":"DynaSLAM: Tracking, Mapping, and Inpainting in Dynamic Scenes","title-short":"DynaSLAM","volume":"3","author":[{"family":"Bescos","given":"Berta"},{"family":"Facil","given":"Jose M."},{"family":"Civera","given":"Javier"},{"family":"Neira","given":"Jose"}],"issued":{"date-parts":[["2018",10]]}}}],"schema":"https://github.com/citation-style-language/schema/raw/master/csl-citation.json"} </w:instrText>
      </w:r>
      <w:r w:rsidR="000E78D6">
        <w:rPr>
          <w:lang w:val="ru-RU"/>
        </w:rPr>
        <w:fldChar w:fldCharType="separate"/>
      </w:r>
      <w:r w:rsidR="000E78D6" w:rsidRPr="000E78D6">
        <w:t>[16]</w:t>
      </w:r>
      <w:r w:rsidR="000E78D6">
        <w:rPr>
          <w:lang w:val="ru-RU"/>
        </w:rPr>
        <w:fldChar w:fldCharType="end"/>
      </w:r>
    </w:p>
    <w:p w14:paraId="1F0FADCD" w14:textId="5163E22C" w:rsidR="001B7B0E" w:rsidRDefault="00046811">
      <w:pPr>
        <w:spacing w:before="240" w:after="240"/>
      </w:pPr>
      <w:r>
        <w:t xml:space="preserve">Для примера динамического окружения, навигация методом ORB-SLAM2 дает </w:t>
      </w:r>
      <w:r w:rsidR="000E78D6">
        <w:t>большую</w:t>
      </w:r>
      <w:r>
        <w:t xml:space="preserve"> погрешность, хотя метод в целом показывает </w:t>
      </w:r>
      <w:r>
        <w:t xml:space="preserve">хорошую точность в нормальных условиях. Проблема </w:t>
      </w:r>
      <w:r w:rsidR="000E78D6">
        <w:t>возникает, потому что</w:t>
      </w:r>
      <w:r>
        <w:t xml:space="preserve"> метод построен на предположении о статичном окружении при построении карты. </w:t>
      </w:r>
    </w:p>
    <w:p w14:paraId="1BA7F2B9" w14:textId="77777777" w:rsidR="009E56AD" w:rsidRDefault="009E56AD">
      <w:pPr>
        <w:spacing w:before="240" w:after="240"/>
      </w:pPr>
    </w:p>
    <w:p w14:paraId="4030B206" w14:textId="77777777" w:rsidR="009E56AD" w:rsidRDefault="009E56AD">
      <w:pPr>
        <w:spacing w:before="240" w:after="240"/>
      </w:pPr>
    </w:p>
    <w:p w14:paraId="21E16B9A" w14:textId="77777777" w:rsidR="009E56AD" w:rsidRDefault="009E56AD">
      <w:pPr>
        <w:spacing w:before="240" w:after="240"/>
      </w:pPr>
    </w:p>
    <w:p w14:paraId="378B49F8" w14:textId="272A6E97" w:rsidR="001B7B0E" w:rsidRDefault="00046811">
      <w:pPr>
        <w:spacing w:before="240" w:after="240"/>
      </w:pPr>
      <w:r>
        <w:lastRenderedPageBreak/>
        <w:t>Автор DynaSLAM рассматривает следующие конфигурации системы:</w:t>
      </w:r>
    </w:p>
    <w:p w14:paraId="75A18748" w14:textId="5300B614" w:rsidR="001B7B0E" w:rsidRDefault="00046811">
      <w:pPr>
        <w:numPr>
          <w:ilvl w:val="0"/>
          <w:numId w:val="3"/>
        </w:numPr>
        <w:spacing w:before="240"/>
      </w:pPr>
      <w:r>
        <w:t xml:space="preserve">DynaSLAM (N) </w:t>
      </w:r>
      <w:r w:rsidR="009E56AD">
        <w:t>—</w:t>
      </w:r>
      <w:r w:rsidR="009E56AD">
        <w:rPr>
          <w:lang w:val="ru-RU"/>
        </w:rPr>
        <w:t xml:space="preserve"> </w:t>
      </w:r>
      <w:r>
        <w:t xml:space="preserve">система, в которой производится только сегментация кадров с помощью </w:t>
      </w:r>
      <w:proofErr w:type="spellStart"/>
      <w:r>
        <w:t>Mask</w:t>
      </w:r>
      <w:proofErr w:type="spellEnd"/>
      <w:r>
        <w:t xml:space="preserve"> R-CNN</w:t>
      </w:r>
      <w:r w:rsidR="000E78D6">
        <w:fldChar w:fldCharType="begin"/>
      </w:r>
      <w:r>
        <w:instrText xml:space="preserve"> ADDIN ZOTERO_ITEM CSL_CITATION {"citationID":"Atwiju8i","properties":{"formattedCitation":"[17]","plainCitation":"[17]","noteIndex":0},"citationItems":[{"id":118,"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sidR="000E78D6">
        <w:fldChar w:fldCharType="separate"/>
      </w:r>
      <w:r w:rsidRPr="00046811">
        <w:t>[17]</w:t>
      </w:r>
      <w:r w:rsidR="000E78D6">
        <w:fldChar w:fldCharType="end"/>
      </w:r>
      <w:r>
        <w:t>, что и является априорным выходным объектом системы.</w:t>
      </w:r>
    </w:p>
    <w:p w14:paraId="50CFCD57" w14:textId="77777777" w:rsidR="001B7B0E" w:rsidRDefault="00046811">
      <w:pPr>
        <w:numPr>
          <w:ilvl w:val="0"/>
          <w:numId w:val="3"/>
        </w:numPr>
      </w:pPr>
      <w:r>
        <w:t>DynaSLAM (G) представляет собой набор геомет</w:t>
      </w:r>
      <w:r>
        <w:t xml:space="preserve">рических методов определения трехмерной геометрии на основе глубины изменения. </w:t>
      </w:r>
    </w:p>
    <w:p w14:paraId="4F0569EE" w14:textId="77777777" w:rsidR="001B7B0E" w:rsidRDefault="00046811">
      <w:pPr>
        <w:numPr>
          <w:ilvl w:val="0"/>
          <w:numId w:val="3"/>
        </w:numPr>
      </w:pPr>
      <w:r>
        <w:t xml:space="preserve">DynaSLAM (N + G) это система, в которой выделены динамические объекты, и объединяет одновременно геометрические и </w:t>
      </w:r>
      <w:proofErr w:type="spellStart"/>
      <w:r>
        <w:t>нейросетевые</w:t>
      </w:r>
      <w:proofErr w:type="spellEnd"/>
      <w:r>
        <w:t xml:space="preserve"> методы. </w:t>
      </w:r>
    </w:p>
    <w:p w14:paraId="1DBDBBCF" w14:textId="5D56124D" w:rsidR="001B7B0E" w:rsidRDefault="00046811">
      <w:pPr>
        <w:numPr>
          <w:ilvl w:val="0"/>
          <w:numId w:val="3"/>
        </w:numPr>
        <w:spacing w:after="240"/>
      </w:pPr>
      <w:r>
        <w:t>Дополнительно можно рассматривать конфиг</w:t>
      </w:r>
      <w:r>
        <w:t xml:space="preserve">урацию (N + G + BI), где выполняется закрашивание/дорисовывание фона </w:t>
      </w:r>
      <w:r w:rsidR="009E56AD">
        <w:t>изображения (</w:t>
      </w:r>
      <w:r>
        <w:t xml:space="preserve">BI </w:t>
      </w:r>
      <w:proofErr w:type="spellStart"/>
      <w:r>
        <w:t>background</w:t>
      </w:r>
      <w:proofErr w:type="spellEnd"/>
      <w:r w:rsidR="009E56AD">
        <w:rPr>
          <w:lang w:val="ru-RU"/>
        </w:rPr>
        <w:t xml:space="preserve"> </w:t>
      </w:r>
      <w:proofErr w:type="spellStart"/>
      <w:r>
        <w:t>inpainting</w:t>
      </w:r>
      <w:proofErr w:type="spellEnd"/>
      <w:r>
        <w:t xml:space="preserve">) перед циклом алгоритма SLAM. Мотивация для такого эксперимента заключается в том, </w:t>
      </w:r>
      <w:r w:rsidR="009E56AD">
        <w:t>что,</w:t>
      </w:r>
      <w:r>
        <w:t xml:space="preserve"> если динамические области заранее закрасить известным статиче</w:t>
      </w:r>
      <w:r>
        <w:t>ским содержимым, система может работать в качестве стандартной SLAM-системы в предположении статичности внешней сцены. В этом случае ORB характерные точки ищутся как в реальной, так и в реконструированной области кадров, в поиске совпадений с ключевыми точ</w:t>
      </w:r>
      <w:r>
        <w:t xml:space="preserve">ками в ранее обработанных ключевых кадрах. </w:t>
      </w:r>
    </w:p>
    <w:p w14:paraId="52E06860" w14:textId="77777777" w:rsidR="009E56AD" w:rsidRDefault="00046811" w:rsidP="009E56AD">
      <w:pPr>
        <w:keepNext/>
        <w:spacing w:before="240" w:after="240"/>
      </w:pPr>
      <w:r>
        <w:rPr>
          <w:noProof/>
        </w:rPr>
        <w:drawing>
          <wp:inline distT="114300" distB="114300" distL="114300" distR="114300" wp14:anchorId="1164B738" wp14:editId="5FD5ABD8">
            <wp:extent cx="2586239" cy="193968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2586239" cy="1939680"/>
                    </a:xfrm>
                    <a:prstGeom prst="rect">
                      <a:avLst/>
                    </a:prstGeom>
                    <a:ln/>
                  </pic:spPr>
                </pic:pic>
              </a:graphicData>
            </a:graphic>
          </wp:inline>
        </w:drawing>
      </w:r>
      <w:r>
        <w:rPr>
          <w:noProof/>
        </w:rPr>
        <w:drawing>
          <wp:inline distT="114300" distB="114300" distL="114300" distR="114300" wp14:anchorId="232E68C5" wp14:editId="4676053D">
            <wp:extent cx="2595361" cy="1946520"/>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2595361" cy="1946520"/>
                    </a:xfrm>
                    <a:prstGeom prst="rect">
                      <a:avLst/>
                    </a:prstGeom>
                    <a:ln/>
                  </pic:spPr>
                </pic:pic>
              </a:graphicData>
            </a:graphic>
          </wp:inline>
        </w:drawing>
      </w:r>
    </w:p>
    <w:p w14:paraId="12DAC0B4" w14:textId="77F5D252" w:rsidR="001B7B0E" w:rsidRDefault="009E56AD" w:rsidP="009E56AD">
      <w:pPr>
        <w:pStyle w:val="a6"/>
      </w:pPr>
      <w:r>
        <w:t xml:space="preserve">Рисунок  </w:t>
      </w:r>
      <w:r>
        <w:fldChar w:fldCharType="begin"/>
      </w:r>
      <w:r>
        <w:instrText xml:space="preserve"> SEQ Рисунок_ \* ARABIC </w:instrText>
      </w:r>
      <w:r>
        <w:fldChar w:fldCharType="separate"/>
      </w:r>
      <w:r>
        <w:rPr>
          <w:noProof/>
        </w:rPr>
        <w:t>8</w:t>
      </w:r>
      <w:r>
        <w:fldChar w:fldCharType="end"/>
      </w:r>
      <w:r>
        <w:rPr>
          <w:lang w:val="ru-RU"/>
        </w:rPr>
        <w:t xml:space="preserve"> </w:t>
      </w:r>
      <w:r w:rsidRPr="00FF1DBC">
        <w:rPr>
          <w:lang w:val="ru-RU"/>
        </w:rPr>
        <w:t xml:space="preserve">Работа алгоритма </w:t>
      </w:r>
      <w:proofErr w:type="spellStart"/>
      <w:r w:rsidRPr="00FF1DBC">
        <w:rPr>
          <w:lang w:val="ru-RU"/>
        </w:rPr>
        <w:t>Mask</w:t>
      </w:r>
      <w:proofErr w:type="spellEnd"/>
      <w:r w:rsidRPr="00FF1DBC">
        <w:rPr>
          <w:lang w:val="ru-RU"/>
        </w:rPr>
        <w:t xml:space="preserve"> R-CNN</w:t>
      </w:r>
      <w:r w:rsidR="00046811">
        <w:rPr>
          <w:lang w:val="ru-RU"/>
        </w:rPr>
        <w:t xml:space="preserve"> </w:t>
      </w:r>
      <w:r w:rsidR="00046811">
        <w:rPr>
          <w:lang w:val="ru-RU"/>
        </w:rPr>
        <w:fldChar w:fldCharType="begin"/>
      </w:r>
      <w:r w:rsidR="00046811">
        <w:rPr>
          <w:lang w:val="ru-RU"/>
        </w:rPr>
        <w:instrText xml:space="preserve"> ADDIN ZOTERO_ITEM CSL_CITATION {"citationID":"5CPSEY29","properties":{"formattedCitation":"[17]","plainCitation":"[17]","noteIndex":0},"citationItems":[{"id":118,"uris":["http://zotero.org/users/local/XvQpfN4m/items/5ZJGDNEU"],"uri":["http://zotero.org/users/local/XvQpfN4m/items/5ZJGDNEU"],"itemData":{"id":118,"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arXiv:1703.06870 [cs]","note":"arXiv: 1703.06870","source":"arXiv.org","title":"Mask R-CNN","URL":"http://arxiv.org/abs/1703.06870","author":[{"family":"He","given":"Kaiming"},{"family":"Gkioxari","given":"Georgia"},{"family":"Dollár","given":"Piotr"},{"family":"Girshick","given":"Ross"}],"accessed":{"date-parts":[["2021",12,27]]},"issued":{"date-parts":[["2018",1,24]]}}}],"schema":"https://github.com/citation-style-language/schema/raw/master/csl-citation.json"} </w:instrText>
      </w:r>
      <w:r w:rsidR="00046811">
        <w:rPr>
          <w:lang w:val="ru-RU"/>
        </w:rPr>
        <w:fldChar w:fldCharType="separate"/>
      </w:r>
      <w:r w:rsidR="00046811" w:rsidRPr="00046811">
        <w:t>[17]</w:t>
      </w:r>
      <w:r w:rsidR="00046811">
        <w:rPr>
          <w:lang w:val="ru-RU"/>
        </w:rPr>
        <w:fldChar w:fldCharType="end"/>
      </w:r>
    </w:p>
    <w:p w14:paraId="6C3E142F" w14:textId="77777777" w:rsidR="001B7B0E" w:rsidRDefault="00046811">
      <w:pPr>
        <w:spacing w:before="240" w:after="240"/>
      </w:pPr>
      <w:r>
        <w:t xml:space="preserve">Авторы DynaSLAM приводят статистику производительности метода в сравнении с ORB-SLAM.  </w:t>
      </w:r>
    </w:p>
    <w:p w14:paraId="24994DC8" w14:textId="305BA42E" w:rsidR="001B7B0E" w:rsidRDefault="00046811">
      <w:pPr>
        <w:spacing w:before="240" w:after="240"/>
      </w:pPr>
      <w:r>
        <w:t>Монокулярная версия ORB-SLAM позволяет получить в среднем более точные результаты чем ORB-SLA</w:t>
      </w:r>
      <w:r>
        <w:t>M с камерой глубины, но при этом требует времени на инициализацию: на</w:t>
      </w:r>
      <w:r>
        <w:t xml:space="preserve"> наборе данных TUM, время установления навигации для </w:t>
      </w:r>
      <w:proofErr w:type="spellStart"/>
      <w:r>
        <w:t>mono</w:t>
      </w:r>
      <w:proofErr w:type="spellEnd"/>
      <w:r>
        <w:t xml:space="preserve"> </w:t>
      </w:r>
      <w:r>
        <w:t xml:space="preserve">ORB-SLAM составляет порядка 13-20% от общего времени навигации. При этом DynaSLAM в монокулярной версии </w:t>
      </w:r>
      <w:r w:rsidR="009E56AD">
        <w:t>выда</w:t>
      </w:r>
      <w:proofErr w:type="spellStart"/>
      <w:r w:rsidR="009E56AD">
        <w:rPr>
          <w:lang w:val="ru-RU"/>
        </w:rPr>
        <w:t>ет</w:t>
      </w:r>
      <w:proofErr w:type="spellEnd"/>
      <w:r>
        <w:t xml:space="preserve"> </w:t>
      </w:r>
      <w:r>
        <w:lastRenderedPageBreak/>
        <w:t>результаты</w:t>
      </w:r>
      <w:r>
        <w:rPr>
          <w:lang w:val="ru-RU"/>
        </w:rPr>
        <w:t xml:space="preserve"> </w:t>
      </w:r>
      <w:r>
        <w:t>навигации</w:t>
      </w:r>
      <w:r>
        <w:t xml:space="preserve"> порядка 97% от общего времени навигации, то есть с незначительной задержкой. </w:t>
      </w:r>
    </w:p>
    <w:p w14:paraId="7C69CE12" w14:textId="6E42D63F" w:rsidR="009E56AD" w:rsidRDefault="00046811">
      <w:pPr>
        <w:spacing w:before="240" w:after="240"/>
      </w:pPr>
      <w:r>
        <w:t>При этом оба метода показывают примерно равнозначную точность на общем наборе данных датасета KITTY</w:t>
      </w:r>
      <w:r w:rsidR="006C5EDB">
        <w:fldChar w:fldCharType="begin"/>
      </w:r>
      <w:r>
        <w:instrText xml:space="preserve"> ADDIN ZOTERO_ITEM CSL_CITATION {"citationID":"CINgMhU8","properties":{"formattedCitation":"[18]","plainCitation":"[18]","noteIndex":0},"citationItems":[{"id":101,"uris":["http://zotero.org/users/local/XvQpfN4m/items/P8JZMSAL"],"uri":["http://zotero.org/users/local/XvQpfN4m/items/P8JZMSAL"],"itemData":{"id":101,"type":"article-journal","abstract":"Image semantic segmentation is more and more being of interest for computer vision and machine learning researchers. Many applications on the rise need accurate and efficient segmentation mechanisms: autonomous driving, indoor navigation, and even virtual or augmented reality systems to name a few. This demand coincides with the rise of deep learning approaches in almost every field or application target related to computer vision, including semantic segmentation or scene understanding. This paper provides a review on deep learning methods for semantic segmentation applied to various application areas. Firstly, we describe the terminology of this field as well as mandatory background concepts. Next, the main datasets and challenges are exposed to help researchers decide which are the ones that best suit their needs and their targets. Then, existing methods are reviewed, highlighting their contributions and their significance in the field. Finally, quantitative results are given for the described methods and the datasets in which they were evaluated, following up with a discussion of the results. At last, we point out a set of promising future works and draw our own conclusions about the state of the art of semantic segmentation using deep learning techniques.","container-title":"arXiv:1704.06857 [cs]","note":"arXiv: 1704.06857","source":"arXiv.org","title":"A Review on Deep Learning Techniques Applied to Semantic Segmentation","URL":"http://arxiv.org/abs/1704.06857","author":[{"family":"Garcia-Garcia","given":"Alberto"},{"family":"Orts-Escolano","given":"Sergio"},{"family":"Oprea","given":"Sergiu"},{"family":"Villena-Martinez","given":"Victor"},{"family":"Garcia-Rodriguez","given":"Jose"}],"accessed":{"date-parts":[["2021",12,27]]},"issued":{"date-parts":[["2017",4,22]]}}}],"schema":"https://github.com/citation-style-language/schema/raw/master/csl-citation.json"} </w:instrText>
      </w:r>
      <w:r w:rsidR="006C5EDB">
        <w:fldChar w:fldCharType="separate"/>
      </w:r>
      <w:r w:rsidRPr="00046811">
        <w:t>[18]</w:t>
      </w:r>
      <w:r w:rsidR="006C5EDB">
        <w:fldChar w:fldCharType="end"/>
      </w:r>
      <w:r>
        <w:t xml:space="preserve">. </w:t>
      </w:r>
    </w:p>
    <w:p w14:paraId="2D36D0AE" w14:textId="685AEC60" w:rsidR="001B7B0E" w:rsidRDefault="00046811">
      <w:pPr>
        <w:spacing w:before="240" w:after="240"/>
      </w:pPr>
      <w:r>
        <w:t xml:space="preserve">В основе алгоритма лежит простая идея игнорировать </w:t>
      </w:r>
      <w:r w:rsidR="009E56AD">
        <w:t>все ключевые точки,</w:t>
      </w:r>
      <w:r>
        <w:t xml:space="preserve"> </w:t>
      </w:r>
      <w:r>
        <w:t xml:space="preserve">которые принадлежат динамическим объектам. При этом за динамические объекты априорно принимаются определенные классы </w:t>
      </w:r>
      <w:r w:rsidR="009E56AD">
        <w:t>объектов,</w:t>
      </w:r>
      <w:r>
        <w:t xml:space="preserve"> то есть автомобили, велосипеды и т. д. Для </w:t>
      </w:r>
      <w:r w:rsidR="009E56AD">
        <w:t>ситуации,</w:t>
      </w:r>
      <w:r>
        <w:t xml:space="preserve"> где все объекты на виде движутся, игнорирование динамических объектов улучшает</w:t>
      </w:r>
      <w:r>
        <w:t xml:space="preserve"> точность и алгоритм работает лучше,</w:t>
      </w:r>
      <w:r>
        <w:t xml:space="preserve"> чем ORB-SLAM</w:t>
      </w:r>
      <w:r>
        <w:fldChar w:fldCharType="begin"/>
      </w:r>
      <w:r>
        <w:instrText xml:space="preserve"> ADDIN ZOTERO_ITEM CSL_CITATION {"citationID":"0uPqnnap","properties":{"formattedCitation":"[7]","plainCitation":"[7]","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fldChar w:fldCharType="separate"/>
      </w:r>
      <w:r w:rsidRPr="00046811">
        <w:t>[7]</w:t>
      </w:r>
      <w:r>
        <w:fldChar w:fldCharType="end"/>
      </w:r>
      <w:r>
        <w:t xml:space="preserve">. Наоборот, на последовательностях, в которых большинство зарегистрированных автомобилей и транспортных средств </w:t>
      </w:r>
      <w:r w:rsidR="009E56AD">
        <w:t>припаркованы (</w:t>
      </w:r>
      <w:r>
        <w:t xml:space="preserve">следовательно, статичны), абсолютная среднеквадратичная ошибка траектории обычно </w:t>
      </w:r>
      <w:r>
        <w:t>больше, так как большинство ключевых точек, используемые для отслеживания просто игнорируются, а остальные более удалены и обычно относятся к мало текстурным областям.</w:t>
      </w:r>
    </w:p>
    <w:p w14:paraId="2AF065D3" w14:textId="5F54728A" w:rsidR="001B7B0E" w:rsidRDefault="00046811">
      <w:pPr>
        <w:spacing w:before="240" w:after="240"/>
      </w:pPr>
      <w:r>
        <w:t xml:space="preserve">DynaSLAM не </w:t>
      </w:r>
      <w:r w:rsidR="009E56AD">
        <w:t>оптимизирован не</w:t>
      </w:r>
      <w:r>
        <w:t xml:space="preserve"> предназначен для работы в реальном времени. Однако возможн</w:t>
      </w:r>
      <w:r>
        <w:t>ость создавать карты извлекая только статическое содержимое сцены актуальна для работы в автономном режиме. Возможность классифицировать характерные точки на статичные и динамические должна позволить работать только со статической картой в реальном времени</w:t>
      </w:r>
      <w:r>
        <w:t xml:space="preserve"> не выполняя задачу сегментации. При этом более новая версия алгоритма ORB-SLAM 3 может работать с несколькими участками карты и возможно получится интегрировать динамическую карту с помощью </w:t>
      </w:r>
      <w:r w:rsidR="009E56AD">
        <w:t>метода ORB</w:t>
      </w:r>
      <w:r>
        <w:t>-SLAM 3</w:t>
      </w:r>
      <w:r w:rsidR="006C5EDB">
        <w:fldChar w:fldCharType="begin"/>
      </w:r>
      <w:r w:rsidR="00B81919">
        <w:instrText xml:space="preserve"> ADDIN ZOTERO_ITEM CSL_CITATION {"citationID":"jEpd6eHi","properties":{"formattedCitation":"[6, p. 3]","plainCitation":"[6, p. 3]","noteIndex":0},"citationItems":[{"id":6,"uris":["http://zotero.org/users/local/XvQpfN4m/items/QGE456VT"],"uri":["http://zotero.org/users/local/XvQpfN4m/items/QGE456VT"],"itemData":{"id":6,"type":"paper-conference","abstract":"IEEE Transactions on Robotics;2015;31;5;10.1109/TRO.2015.2463671","publisher":"IEEE","title":"ORB-SLAM: A Versatile and Accurate Monocular SLAM System","author":[{"family":"Mur-Artal","given":"Raul"},{"family":"Montiel","given":"J. M. M."},{"family":"Tardos","given":"Juan D."}],"issued":{"date-parts":[["2021"]]}},"locator":"3"}],"schema":"https://github.com/citation-style-language/schema/raw/master/csl-citation.json"} </w:instrText>
      </w:r>
      <w:r w:rsidR="006C5EDB">
        <w:fldChar w:fldCharType="separate"/>
      </w:r>
      <w:r w:rsidR="00B81919" w:rsidRPr="00B81919">
        <w:t>[6, p. 3]</w:t>
      </w:r>
      <w:r w:rsidR="006C5EDB">
        <w:fldChar w:fldCharType="end"/>
      </w:r>
      <w:r>
        <w:t>.</w:t>
      </w:r>
    </w:p>
    <w:p w14:paraId="56FE4C66" w14:textId="77777777" w:rsidR="009E56AD" w:rsidRDefault="00046811" w:rsidP="009E56AD">
      <w:pPr>
        <w:keepNext/>
        <w:spacing w:before="240" w:after="240"/>
      </w:pPr>
      <w:r>
        <w:rPr>
          <w:noProof/>
        </w:rPr>
        <w:lastRenderedPageBreak/>
        <w:drawing>
          <wp:inline distT="114300" distB="114300" distL="114300" distR="114300" wp14:anchorId="38B3CD6D" wp14:editId="64DCA763">
            <wp:extent cx="5940000" cy="3124200"/>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8"/>
                    <a:srcRect/>
                    <a:stretch>
                      <a:fillRect/>
                    </a:stretch>
                  </pic:blipFill>
                  <pic:spPr>
                    <a:xfrm>
                      <a:off x="0" y="0"/>
                      <a:ext cx="5940000" cy="3124200"/>
                    </a:xfrm>
                    <a:prstGeom prst="rect">
                      <a:avLst/>
                    </a:prstGeom>
                    <a:ln/>
                  </pic:spPr>
                </pic:pic>
              </a:graphicData>
            </a:graphic>
          </wp:inline>
        </w:drawing>
      </w:r>
    </w:p>
    <w:p w14:paraId="637F157C" w14:textId="553343BB" w:rsidR="001B7B0E" w:rsidRDefault="009E56AD" w:rsidP="009E56AD">
      <w:pPr>
        <w:pStyle w:val="a6"/>
      </w:pPr>
      <w:r>
        <w:t xml:space="preserve">Рисунок  </w:t>
      </w:r>
      <w:r>
        <w:fldChar w:fldCharType="begin"/>
      </w:r>
      <w:r>
        <w:instrText xml:space="preserve"> SEQ Рисунок_ \* ARABIC </w:instrText>
      </w:r>
      <w:r>
        <w:fldChar w:fldCharType="separate"/>
      </w:r>
      <w:r>
        <w:rPr>
          <w:noProof/>
        </w:rPr>
        <w:t>9</w:t>
      </w:r>
      <w:r>
        <w:fldChar w:fldCharType="end"/>
      </w:r>
      <w:r>
        <w:rPr>
          <w:lang w:val="ru-RU"/>
        </w:rPr>
        <w:t xml:space="preserve"> </w:t>
      </w:r>
      <w:r w:rsidRPr="00142809">
        <w:rPr>
          <w:lang w:val="ru-RU"/>
        </w:rPr>
        <w:t>Структурная схема DS-SLAM</w:t>
      </w:r>
      <w:r w:rsidR="006C5EDB">
        <w:rPr>
          <w:lang w:val="ru-RU"/>
        </w:rPr>
        <w:fldChar w:fldCharType="begin"/>
      </w:r>
      <w:r w:rsidR="00046811">
        <w:rPr>
          <w:lang w:val="ru-RU"/>
        </w:rPr>
        <w:instrText xml:space="preserve"> ADDIN ZOTERO_ITEM CSL_CITATION {"citationID":"QK0UFzhL","properties":{"formattedCitation":"[19]","plainCitation":"[19]","noteIndex":0},"citationItems":[{"id":97,"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 </w:instrText>
      </w:r>
      <w:r w:rsidR="006C5EDB">
        <w:rPr>
          <w:lang w:val="ru-RU"/>
        </w:rPr>
        <w:fldChar w:fldCharType="separate"/>
      </w:r>
      <w:r w:rsidR="00046811" w:rsidRPr="00046811">
        <w:t>[19]</w:t>
      </w:r>
      <w:r w:rsidR="006C5EDB">
        <w:rPr>
          <w:lang w:val="ru-RU"/>
        </w:rPr>
        <w:fldChar w:fldCharType="end"/>
      </w:r>
      <w:r w:rsidRPr="00142809">
        <w:rPr>
          <w:lang w:val="ru-RU"/>
        </w:rPr>
        <w:t>.</w:t>
      </w:r>
    </w:p>
    <w:p w14:paraId="1D681AFA" w14:textId="1040D139" w:rsidR="001B7B0E" w:rsidRDefault="00F04581" w:rsidP="009E56AD">
      <w:r w:rsidRPr="00142809">
        <w:rPr>
          <w:lang w:val="ru-RU"/>
        </w:rPr>
        <w:t>DS-SLAM</w:t>
      </w:r>
      <w:r>
        <w:rPr>
          <w:lang w:val="ru-RU"/>
        </w:rPr>
        <w:t xml:space="preserve">: </w:t>
      </w:r>
      <w:r w:rsidR="00046811">
        <w:t>Необработанное и</w:t>
      </w:r>
      <w:r w:rsidR="00046811">
        <w:t xml:space="preserve">зображение RGB используется одновременно для семантической сегментации и проверки согласованности движений. Затем удаляется шум и определяется координата объекта. Семантическая карта представлена в виде октодерева и строится в независимом потоке на основе </w:t>
      </w:r>
      <w:r w:rsidR="00046811">
        <w:t>расположения объекта, карты глубины и результата семантической сегментации.</w:t>
      </w:r>
    </w:p>
    <w:p w14:paraId="3DDFB5FF" w14:textId="032B1DE2" w:rsidR="001B7B0E" w:rsidRDefault="00046811">
      <w:pPr>
        <w:spacing w:before="240" w:after="240"/>
      </w:pPr>
      <w:r>
        <w:t>Аналогичное решение реализовано в работе DS-SLAM, при этом авторы заявляют о значительном улучшении точности и стабильности метода в их эксперименте по сравнению с ORB-SLAM 2</w:t>
      </w:r>
      <w:r w:rsidR="006C5EDB">
        <w:fldChar w:fldCharType="begin"/>
      </w:r>
      <w:r w:rsidR="00B81919">
        <w:instrText xml:space="preserve"> ADDIN ZOTERO_ITEM CSL_CITATION {"citationID":"yCjEe3Of","properties":{"formattedCitation":"[7]","plainCitation":"[7]","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006C5EDB">
        <w:fldChar w:fldCharType="separate"/>
      </w:r>
      <w:r w:rsidR="00B81919" w:rsidRPr="00B81919">
        <w:t>[7]</w:t>
      </w:r>
      <w:r w:rsidR="006C5EDB">
        <w:fldChar w:fldCharType="end"/>
      </w:r>
      <w:r>
        <w:t>. Сист</w:t>
      </w:r>
      <w:r>
        <w:t xml:space="preserve">ема производит семантическую сегментацию в реальном времени (59 </w:t>
      </w:r>
      <w:proofErr w:type="spellStart"/>
      <w:r>
        <w:t>мс</w:t>
      </w:r>
      <w:proofErr w:type="spellEnd"/>
      <w:r>
        <w:t xml:space="preserve"> на обработку одного кадра) и может определять и фильтровать движущиеся объекты. Характерные точки с движущихся объектов не добавляются в карту и не используются при локализации. На динамиче</w:t>
      </w:r>
      <w:r>
        <w:t>ских последовательностях средняя точность у DS-SLAM</w:t>
      </w:r>
      <w:r w:rsidR="006C5EDB">
        <w:fldChar w:fldCharType="begin"/>
      </w:r>
      <w:r>
        <w:instrText xml:space="preserve"> ADDIN ZOTERO_ITEM CSL_CITATION {"citationID":"jivmjTjf","properties":{"formattedCitation":"[19]","plainCitation":"[19]","noteIndex":0},"citationItems":[{"id":97,"uris":["http://zotero.org/users/local/XvQpfN4m/items/4BZA6Z7S"],"uri":["http://zotero.org/users/local/XvQpfN4m/items/4BZA6Z7S"],"itemData":{"id":97,"type":"paper-conference","container-title":"2018 IEEE/RSJ International Conference on Intelligent Robots and Systems (IROS)","DOI":"10.1109/IROS.2018.8593691","event":"2018 IEEE/RSJ International Conference on Intelligent Robots and Systems (IROS)","event-place":"Madrid","ISBN":"978-1-5386-8094-0","page":"1168-1174","publisher":"IEEE","publisher-place":"Madrid","source":"DOI.org (Crossref)","title":"DS-SLAM: A Semantic Visual SLAM towards Dynamic Environments","title-short":"DS-SLAM","URL":"https://ieeexplore.ieee.org/document/8593691/","author":[{"family":"Yu","given":"Chao"},{"family":"Liu","given":"Zuxin"},{"family":"Liu","given":"Xin-Jun"},{"family":"Xie","given":"Fugui"},{"family":"Yang","given":"Yi"},{"family":"Wei","given":"Qi"},{"family":"Fei","given":"Qiao"}],"accessed":{"date-parts":[["2021",12,27]]},"issued":{"date-parts":[["2018",10]]}}}],"schema":"https://github.com/citation-style-language/schema/raw/master/csl-citation.json"} </w:instrText>
      </w:r>
      <w:r w:rsidR="006C5EDB">
        <w:fldChar w:fldCharType="separate"/>
      </w:r>
      <w:r w:rsidRPr="00046811">
        <w:t>[19]</w:t>
      </w:r>
      <w:r w:rsidR="006C5EDB">
        <w:fldChar w:fldCharType="end"/>
      </w:r>
      <w:r>
        <w:t xml:space="preserve"> примерно в 2-10 раз лучше точности ORB-SLAM</w:t>
      </w:r>
      <w:r>
        <w:rPr>
          <w:lang w:val="ru-RU"/>
        </w:rPr>
        <w:t xml:space="preserve"> </w:t>
      </w:r>
      <w:r>
        <w:t>2 соответственно.</w:t>
      </w:r>
    </w:p>
    <w:p w14:paraId="4A55D4EC" w14:textId="2E0CCB6D" w:rsidR="001B7B0E" w:rsidRDefault="00046811">
      <w:pPr>
        <w:spacing w:before="240" w:after="240"/>
      </w:pPr>
      <w:r>
        <w:t>При этом можно в любой момент времени перестать выполнять семантическую сегментацию и получить исходный алгоритм ORB-SLAM</w:t>
      </w:r>
      <w:r w:rsidR="006C5EDB">
        <w:fldChar w:fldCharType="begin"/>
      </w:r>
      <w:r w:rsidR="00B81919">
        <w:instrText xml:space="preserve"> ADDIN ZOTERO_ITEM CSL_CITATION {"citationID":"dK20BclB","properties":{"formattedCitation":"[7]","plainCitation":"[7]","noteIndex":0},"citationItems":[{"id":3,"uris":["http://zotero.org/users/local/XvQpfN4m/items/8RG8G4L3"],"uri":["http://zotero.org/users/local/XvQpfN4m/items/8RG8G4L3"],"itemData":{"id":3,"type":"paper-conference","title":"ORB SLAM 2 : an Open-Source SLAM System for Monocular, Stereo and","author":[{"family":"Cameras","given":"RGB-D."},{"family":"Artal","given":"Raul","non-dropping-particle":"ur-"},{"literal":"Juan"},{"family":"Tardos","given":"D."}]}}],"schema":"https://github.com/citation-style-language/schema/raw/master/csl-citation.json"} </w:instrText>
      </w:r>
      <w:r w:rsidR="006C5EDB">
        <w:fldChar w:fldCharType="separate"/>
      </w:r>
      <w:r w:rsidR="00B81919" w:rsidRPr="00B81919">
        <w:t>[7]</w:t>
      </w:r>
      <w:r w:rsidR="006C5EDB">
        <w:fldChar w:fldCharType="end"/>
      </w:r>
      <w:r>
        <w:t xml:space="preserve"> с его производительно</w:t>
      </w:r>
      <w:r>
        <w:t>стью.</w:t>
      </w:r>
    </w:p>
    <w:p w14:paraId="59D6410B" w14:textId="77777777" w:rsidR="001B7B0E" w:rsidRDefault="001B7B0E">
      <w:pPr>
        <w:spacing w:before="240" w:after="240"/>
      </w:pPr>
    </w:p>
    <w:p w14:paraId="0B8A1EA3" w14:textId="77777777" w:rsidR="001B7B0E" w:rsidRDefault="001B7B0E"/>
    <w:p w14:paraId="4CC60C4F" w14:textId="77777777" w:rsidR="001B7B0E" w:rsidRDefault="001B7B0E"/>
    <w:p w14:paraId="31FAA494" w14:textId="77777777" w:rsidR="001B7B0E" w:rsidRDefault="00046811">
      <w:pPr>
        <w:pStyle w:val="1"/>
      </w:pPr>
      <w:bookmarkStart w:id="8" w:name="_6ewnnqyzqeuf" w:colFirst="0" w:colLast="0"/>
      <w:bookmarkEnd w:id="8"/>
      <w:r>
        <w:lastRenderedPageBreak/>
        <w:t>Технологии определения глубины сцены</w:t>
      </w:r>
    </w:p>
    <w:p w14:paraId="778898E7" w14:textId="77777777" w:rsidR="001B7B0E" w:rsidRDefault="00046811">
      <w:r>
        <w:t xml:space="preserve">Основные технологии определения глубины классифицируются следующим образом: </w:t>
      </w:r>
    </w:p>
    <w:p w14:paraId="4E5EDFA3" w14:textId="4759A89D" w:rsidR="001B7B0E" w:rsidRDefault="00046811">
      <w:pPr>
        <w:numPr>
          <w:ilvl w:val="0"/>
          <w:numId w:val="2"/>
        </w:numPr>
      </w:pPr>
      <w:proofErr w:type="spellStart"/>
      <w:r w:rsidRPr="00BA44E7">
        <w:t>Structured</w:t>
      </w:r>
      <w:proofErr w:type="spellEnd"/>
      <w:r w:rsidRPr="00BA44E7">
        <w:t xml:space="preserve"> Light камеры</w:t>
      </w:r>
      <w:sdt>
        <w:sdtPr>
          <w:rPr>
            <w:color w:val="1155CC"/>
            <w:u w:val="single"/>
          </w:rPr>
          <w:id w:val="-437222592"/>
          <w:citation/>
        </w:sdtPr>
        <w:sdtContent>
          <w:r w:rsidR="00BA44E7">
            <w:rPr>
              <w:color w:val="1155CC"/>
              <w:u w:val="single"/>
            </w:rPr>
            <w:fldChar w:fldCharType="begin"/>
          </w:r>
          <w:r w:rsidR="00BA44E7">
            <w:rPr>
              <w:color w:val="1155CC"/>
              <w:u w:val="single"/>
              <w:lang w:val="ru-RU"/>
            </w:rPr>
            <w:instrText xml:space="preserve"> CITATION Aut19 \l 1049 </w:instrText>
          </w:r>
          <w:r w:rsidR="00BA44E7">
            <w:rPr>
              <w:color w:val="1155CC"/>
              <w:u w:val="single"/>
            </w:rPr>
            <w:fldChar w:fldCharType="separate"/>
          </w:r>
          <w:r>
            <w:rPr>
              <w:noProof/>
              <w:color w:val="1155CC"/>
              <w:u w:val="single"/>
              <w:lang w:val="ru-RU"/>
            </w:rPr>
            <w:t xml:space="preserve"> </w:t>
          </w:r>
          <w:r w:rsidRPr="00046811">
            <w:rPr>
              <w:noProof/>
              <w:color w:val="1155CC"/>
              <w:lang w:val="ru-RU"/>
            </w:rPr>
            <w:t>(Autodesk, 2019)</w:t>
          </w:r>
          <w:r w:rsidR="00BA44E7">
            <w:rPr>
              <w:color w:val="1155CC"/>
              <w:u w:val="single"/>
            </w:rPr>
            <w:fldChar w:fldCharType="end"/>
          </w:r>
        </w:sdtContent>
      </w:sdt>
      <w:r>
        <w:t>, или камеры структурного света, когда есть проектор (часто инфракрасный) и камера, снимающая структурный свет проектора;</w:t>
      </w:r>
    </w:p>
    <w:p w14:paraId="28B644A9" w14:textId="51728166" w:rsidR="001B7B0E" w:rsidRDefault="00046811" w:rsidP="003C7EEB">
      <w:pPr>
        <w:pStyle w:val="a7"/>
        <w:numPr>
          <w:ilvl w:val="0"/>
          <w:numId w:val="2"/>
        </w:numPr>
      </w:pPr>
      <w:r w:rsidRPr="003C7EEB">
        <w:t xml:space="preserve">Time </w:t>
      </w:r>
      <w:proofErr w:type="spellStart"/>
      <w:r w:rsidRPr="003C7EEB">
        <w:t>of</w:t>
      </w:r>
      <w:proofErr w:type="spellEnd"/>
      <w:r w:rsidRPr="003C7EEB">
        <w:t xml:space="preserve"> </w:t>
      </w:r>
      <w:proofErr w:type="spellStart"/>
      <w:r w:rsidRPr="003C7EEB">
        <w:t>Flight</w:t>
      </w:r>
      <w:proofErr w:type="spellEnd"/>
      <w:r w:rsidRPr="003C7EEB">
        <w:t xml:space="preserve"> камеры</w:t>
      </w:r>
      <w:r w:rsidRPr="003C7EEB">
        <w:t>,</w:t>
      </w:r>
      <w:r>
        <w:t xml:space="preserve"> или камеры, основанные на измерении задержки отраженного света;</w:t>
      </w:r>
    </w:p>
    <w:p w14:paraId="7374D611" w14:textId="5CC5C3CB" w:rsidR="001B7B0E" w:rsidRDefault="00046811" w:rsidP="003C7EEB">
      <w:pPr>
        <w:pStyle w:val="a7"/>
        <w:numPr>
          <w:ilvl w:val="0"/>
          <w:numId w:val="2"/>
        </w:numPr>
      </w:pPr>
      <w:proofErr w:type="spellStart"/>
      <w:r w:rsidRPr="003C7EEB">
        <w:t>Depth</w:t>
      </w:r>
      <w:proofErr w:type="spellEnd"/>
      <w:r w:rsidRPr="003C7EEB">
        <w:t xml:space="preserve"> </w:t>
      </w:r>
      <w:proofErr w:type="spellStart"/>
      <w:r w:rsidRPr="003C7EEB">
        <w:t>from</w:t>
      </w:r>
      <w:proofErr w:type="spellEnd"/>
      <w:r w:rsidRPr="003C7EEB">
        <w:t xml:space="preserve"> </w:t>
      </w:r>
      <w:proofErr w:type="spellStart"/>
      <w:r w:rsidRPr="003C7EEB">
        <w:t>Stereo</w:t>
      </w:r>
      <w:proofErr w:type="spellEnd"/>
      <w:r w:rsidRPr="003C7EEB">
        <w:t xml:space="preserve"> камеры</w:t>
      </w:r>
      <w:r w:rsidRPr="003C7EEB">
        <w:t xml:space="preserve"> </w:t>
      </w:r>
      <w:r>
        <w:t>— классическое и, пожалуй, наиболее известное направление построения глубины из стерео;</w:t>
      </w:r>
    </w:p>
    <w:p w14:paraId="64453FBD" w14:textId="3CE32651" w:rsidR="001B7B0E" w:rsidRDefault="00046811" w:rsidP="003C7EEB">
      <w:pPr>
        <w:pStyle w:val="a7"/>
        <w:numPr>
          <w:ilvl w:val="0"/>
          <w:numId w:val="2"/>
        </w:numPr>
      </w:pPr>
      <w:r w:rsidRPr="003C7EEB">
        <w:t xml:space="preserve">Light Field </w:t>
      </w:r>
      <w:proofErr w:type="spellStart"/>
      <w:r w:rsidRPr="003C7EEB">
        <w:t>Camera</w:t>
      </w:r>
      <w:proofErr w:type="spellEnd"/>
      <w:r>
        <w:t xml:space="preserve"> — они же камеры светового поля или </w:t>
      </w:r>
      <w:proofErr w:type="spellStart"/>
      <w:r>
        <w:t>пленоптические</w:t>
      </w:r>
      <w:proofErr w:type="spellEnd"/>
      <w:r>
        <w:t xml:space="preserve"> камеры</w:t>
      </w:r>
    </w:p>
    <w:p w14:paraId="4FAB0F59" w14:textId="415F64B4" w:rsidR="001B7B0E" w:rsidRDefault="00046811" w:rsidP="003C7EEB">
      <w:pPr>
        <w:pStyle w:val="a7"/>
        <w:numPr>
          <w:ilvl w:val="0"/>
          <w:numId w:val="2"/>
        </w:numPr>
      </w:pPr>
      <w:r>
        <w:t xml:space="preserve">И, наконец, камеры, </w:t>
      </w:r>
      <w:r w:rsidRPr="003C7EEB">
        <w:t>осн</w:t>
      </w:r>
      <w:r w:rsidRPr="003C7EEB">
        <w:t>ованные на</w:t>
      </w:r>
      <w:hyperlink r:id="rId19">
        <w:r w:rsidRPr="003C7EEB">
          <w:t xml:space="preserve"> </w:t>
        </w:r>
      </w:hyperlink>
      <w:proofErr w:type="spellStart"/>
      <w:r w:rsidRPr="003C7EEB">
        <w:t>Lidar</w:t>
      </w:r>
      <w:proofErr w:type="spellEnd"/>
      <w:r w:rsidRPr="003C7EEB">
        <w:t>-технологиях</w:t>
      </w:r>
      <w:r w:rsidRPr="003C7EEB">
        <w:t>,</w:t>
      </w:r>
      <w:r>
        <w:t xml:space="preserve"> особенно свежие</w:t>
      </w:r>
      <w:hyperlink r:id="rId20">
        <w:r>
          <w:t xml:space="preserve"> </w:t>
        </w:r>
      </w:hyperlink>
      <w:proofErr w:type="spellStart"/>
      <w:r w:rsidRPr="003C7EEB">
        <w:t>Solid</w:t>
      </w:r>
      <w:proofErr w:type="spellEnd"/>
      <w:r w:rsidRPr="003C7EEB">
        <w:t xml:space="preserve"> State </w:t>
      </w:r>
      <w:proofErr w:type="spellStart"/>
      <w:r w:rsidRPr="003C7EEB">
        <w:t>Lidars</w:t>
      </w:r>
      <w:proofErr w:type="spellEnd"/>
      <w:r>
        <w:t xml:space="preserve">, которые работают без отказа примерно в 100 раз дольше обычных </w:t>
      </w:r>
      <w:proofErr w:type="spellStart"/>
      <w:r>
        <w:t>лидаров</w:t>
      </w:r>
      <w:proofErr w:type="spellEnd"/>
      <w:r>
        <w:t xml:space="preserve"> и выдают привычную прямоугольную картинку.</w:t>
      </w:r>
    </w:p>
    <w:p w14:paraId="7078B36E" w14:textId="77777777" w:rsidR="001B7B0E" w:rsidRDefault="00046811">
      <w:pPr>
        <w:spacing w:after="240"/>
      </w:pPr>
      <w:r>
        <w:t>Д</w:t>
      </w:r>
      <w:r>
        <w:t xml:space="preserve">ля всех типов устройств есть свои области применения и ограничения. </w:t>
      </w:r>
    </w:p>
    <w:p w14:paraId="61886497" w14:textId="3A9967B7" w:rsidR="001B7B0E" w:rsidRDefault="00046811">
      <w:pPr>
        <w:spacing w:after="240"/>
      </w:pPr>
      <w:r>
        <w:t>По статистике</w:t>
      </w:r>
      <w:r>
        <w:t xml:space="preserve">, в телефонах сейчас применяются Time </w:t>
      </w:r>
      <w:proofErr w:type="spellStart"/>
      <w:r>
        <w:t>of</w:t>
      </w:r>
      <w:proofErr w:type="spellEnd"/>
      <w:r>
        <w:t xml:space="preserve"> </w:t>
      </w:r>
      <w:proofErr w:type="spellStart"/>
      <w:r>
        <w:t>Flight</w:t>
      </w:r>
      <w:proofErr w:type="spellEnd"/>
      <w:r>
        <w:t xml:space="preserve"> камеры</w:t>
      </w:r>
      <w:sdt>
        <w:sdtPr>
          <w:id w:val="-1570265956"/>
          <w:citation/>
        </w:sdtPr>
        <w:sdtContent>
          <w:r w:rsidR="003C7EEB">
            <w:fldChar w:fldCharType="begin"/>
          </w:r>
          <w:r w:rsidR="003C7EEB">
            <w:rPr>
              <w:lang w:val="ru-RU"/>
            </w:rPr>
            <w:instrText xml:space="preserve"> CITATION Alb21 \l 1049 </w:instrText>
          </w:r>
          <w:r w:rsidR="003C7EEB">
            <w:fldChar w:fldCharType="separate"/>
          </w:r>
          <w:r>
            <w:rPr>
              <w:noProof/>
              <w:lang w:val="ru-RU"/>
            </w:rPr>
            <w:t xml:space="preserve"> </w:t>
          </w:r>
          <w:r w:rsidRPr="00046811">
            <w:rPr>
              <w:noProof/>
              <w:lang w:val="ru-RU"/>
            </w:rPr>
            <w:t>(Quero, 2021)</w:t>
          </w:r>
          <w:r w:rsidR="003C7EEB">
            <w:fldChar w:fldCharType="end"/>
          </w:r>
        </w:sdtContent>
      </w:sdt>
      <w:r>
        <w:t xml:space="preserve">, </w:t>
      </w:r>
      <w:proofErr w:type="spellStart"/>
      <w:r>
        <w:t>Depth</w:t>
      </w:r>
      <w:proofErr w:type="spellEnd"/>
      <w:r>
        <w:t xml:space="preserve"> </w:t>
      </w:r>
      <w:proofErr w:type="spellStart"/>
      <w:r>
        <w:t>from</w:t>
      </w:r>
      <w:proofErr w:type="spellEnd"/>
      <w:r>
        <w:t xml:space="preserve"> </w:t>
      </w:r>
      <w:proofErr w:type="spellStart"/>
      <w:r>
        <w:t>Stereo</w:t>
      </w:r>
      <w:proofErr w:type="spellEnd"/>
      <w:r>
        <w:t xml:space="preserve"> и </w:t>
      </w:r>
      <w:proofErr w:type="spellStart"/>
      <w:r>
        <w:t>Solid</w:t>
      </w:r>
      <w:proofErr w:type="spellEnd"/>
      <w:r>
        <w:t xml:space="preserve"> State </w:t>
      </w:r>
      <w:proofErr w:type="spellStart"/>
      <w:r>
        <w:t>лидары</w:t>
      </w:r>
      <w:proofErr w:type="spellEnd"/>
      <w:r>
        <w:t xml:space="preserve">. </w:t>
      </w:r>
    </w:p>
    <w:p w14:paraId="4887E8C5" w14:textId="77777777" w:rsidR="001B7B0E" w:rsidRDefault="00046811">
      <w:pPr>
        <w:spacing w:after="240"/>
      </w:pPr>
      <w:r>
        <w:t xml:space="preserve">Для автомобилей решение компании Tesla основано на технологии </w:t>
      </w:r>
      <w:proofErr w:type="spellStart"/>
      <w:r>
        <w:t>Depth</w:t>
      </w:r>
      <w:proofErr w:type="spellEnd"/>
      <w:r>
        <w:t xml:space="preserve"> </w:t>
      </w:r>
      <w:proofErr w:type="spellStart"/>
      <w:r>
        <w:t>from</w:t>
      </w:r>
      <w:proofErr w:type="spellEnd"/>
      <w:r>
        <w:t xml:space="preserve"> </w:t>
      </w:r>
      <w:proofErr w:type="spellStart"/>
      <w:r>
        <w:t>Stereo</w:t>
      </w:r>
      <w:proofErr w:type="spellEnd"/>
      <w:r>
        <w:t xml:space="preserve">, все еще является самым перспективным и дает хорошие результаты. </w:t>
      </w:r>
    </w:p>
    <w:p w14:paraId="20F9A755" w14:textId="77777777" w:rsidR="001B7B0E" w:rsidRDefault="00046811">
      <w:pPr>
        <w:spacing w:after="240"/>
      </w:pPr>
      <w:r>
        <w:t>Применение ка</w:t>
      </w:r>
      <w:r>
        <w:t xml:space="preserve">меры светового поля ограничено наличием соответствующих моделей на рынке и в разработке. Гораздо больше готовых решений сейчас есть в области TOF камер, которые устанавливаются в смартфоны (ближнего действия), в магазинах (2-5 м радиус обзора). </w:t>
      </w:r>
    </w:p>
    <w:p w14:paraId="24953296" w14:textId="423B76E7" w:rsidR="00F04581" w:rsidRDefault="00046811">
      <w:pPr>
        <w:spacing w:after="240"/>
      </w:pPr>
      <w:r>
        <w:t>Для больше</w:t>
      </w:r>
      <w:r>
        <w:t xml:space="preserve">го радиуса действия подходят </w:t>
      </w:r>
      <w:proofErr w:type="spellStart"/>
      <w:r>
        <w:t>лидары</w:t>
      </w:r>
      <w:proofErr w:type="spellEnd"/>
      <w:r>
        <w:t xml:space="preserve"> и камеры, при этом у первых значительно больше сложностей с расположением, меньше надежность, меньше частота получения данных.</w:t>
      </w:r>
    </w:p>
    <w:p w14:paraId="7E4D4D23" w14:textId="1840EA69" w:rsidR="00F04581" w:rsidRDefault="00F04581"/>
    <w:p w14:paraId="3C72DE00" w14:textId="77777777" w:rsidR="00F04581" w:rsidRDefault="00F04581">
      <w:pPr>
        <w:rPr>
          <w:sz w:val="40"/>
          <w:szCs w:val="40"/>
          <w:lang w:val="ru-RU"/>
        </w:rPr>
      </w:pPr>
      <w:r>
        <w:rPr>
          <w:lang w:val="ru-RU"/>
        </w:rPr>
        <w:br w:type="page"/>
      </w:r>
    </w:p>
    <w:sdt>
      <w:sdtPr>
        <w:rPr>
          <w:lang w:val="ru-RU"/>
        </w:rPr>
        <w:id w:val="506795527"/>
        <w:docPartObj>
          <w:docPartGallery w:val="Bibliographies"/>
          <w:docPartUnique/>
        </w:docPartObj>
      </w:sdtPr>
      <w:sdtEndPr>
        <w:rPr>
          <w:sz w:val="28"/>
          <w:szCs w:val="28"/>
          <w:lang w:val="ru"/>
        </w:rPr>
      </w:sdtEndPr>
      <w:sdtContent>
        <w:p w14:paraId="6E8834B7" w14:textId="1F25FAFE" w:rsidR="003C7EEB" w:rsidRDefault="003C7EEB">
          <w:pPr>
            <w:pStyle w:val="1"/>
          </w:pPr>
          <w:r>
            <w:rPr>
              <w:lang w:val="ru-RU"/>
            </w:rPr>
            <w:t>Список литературы</w:t>
          </w:r>
        </w:p>
        <w:sdt>
          <w:sdtPr>
            <w:id w:val="111145805"/>
            <w:bibliography/>
          </w:sdtPr>
          <w:sdtContent>
            <w:p w14:paraId="75EEBC6B" w14:textId="77777777" w:rsidR="00046811" w:rsidRPr="00046811" w:rsidRDefault="003C7EEB" w:rsidP="00046811">
              <w:pPr>
                <w:pStyle w:val="a8"/>
                <w:ind w:left="720" w:hanging="720"/>
                <w:rPr>
                  <w:noProof/>
                  <w:sz w:val="24"/>
                  <w:szCs w:val="24"/>
                  <w:lang w:val="en-US"/>
                </w:rPr>
              </w:pPr>
              <w:r>
                <w:fldChar w:fldCharType="begin"/>
              </w:r>
              <w:r w:rsidRPr="003C7EEB">
                <w:rPr>
                  <w:lang w:val="en-US"/>
                </w:rPr>
                <w:instrText>BIBLIOGRAPHY</w:instrText>
              </w:r>
              <w:r>
                <w:fldChar w:fldCharType="separate"/>
              </w:r>
              <w:r w:rsidR="00046811" w:rsidRPr="00046811">
                <w:rPr>
                  <w:noProof/>
                  <w:lang w:val="en-US"/>
                </w:rPr>
                <w:t xml:space="preserve">Autodesk. (2019). </w:t>
              </w:r>
              <w:r w:rsidR="00046811" w:rsidRPr="00046811">
                <w:rPr>
                  <w:i/>
                  <w:iCs/>
                  <w:noProof/>
                  <w:lang w:val="en-US"/>
                </w:rPr>
                <w:t xml:space="preserve">Structured Light 3D Scanning </w:t>
              </w:r>
              <w:r w:rsidR="00046811" w:rsidRPr="00046811">
                <w:rPr>
                  <w:noProof/>
                  <w:lang w:val="en-US"/>
                </w:rPr>
                <w:t xml:space="preserve">. </w:t>
              </w:r>
              <w:r w:rsidR="00046811">
                <w:rPr>
                  <w:noProof/>
                </w:rPr>
                <w:t>Получено</w:t>
              </w:r>
              <w:r w:rsidR="00046811" w:rsidRPr="00046811">
                <w:rPr>
                  <w:noProof/>
                  <w:lang w:val="en-US"/>
                </w:rPr>
                <w:t xml:space="preserve"> </w:t>
              </w:r>
              <w:r w:rsidR="00046811">
                <w:rPr>
                  <w:noProof/>
                </w:rPr>
                <w:t>из</w:t>
              </w:r>
              <w:r w:rsidR="00046811" w:rsidRPr="00046811">
                <w:rPr>
                  <w:noProof/>
                  <w:lang w:val="en-US"/>
                </w:rPr>
                <w:t xml:space="preserve"> Autodesk: Structured Light 3D Scanning : https://www.instructables.com/id/Structured-Light-3D-Scanning/</w:t>
              </w:r>
            </w:p>
            <w:p w14:paraId="62BF3899" w14:textId="77777777" w:rsidR="00046811" w:rsidRPr="00046811" w:rsidRDefault="00046811" w:rsidP="00046811">
              <w:pPr>
                <w:pStyle w:val="a8"/>
                <w:ind w:left="720" w:hanging="720"/>
                <w:rPr>
                  <w:noProof/>
                  <w:lang w:val="en-US"/>
                </w:rPr>
              </w:pPr>
              <w:r w:rsidRPr="00046811">
                <w:rPr>
                  <w:noProof/>
                  <w:lang w:val="en-US"/>
                </w:rPr>
                <w:t xml:space="preserve">google.com. (2021). </w:t>
              </w:r>
              <w:r w:rsidRPr="00046811">
                <w:rPr>
                  <w:i/>
                  <w:iCs/>
                  <w:noProof/>
                  <w:lang w:val="en-US"/>
                </w:rPr>
                <w:t>developers.google.com</w:t>
              </w:r>
              <w:r w:rsidRPr="00046811">
                <w:rPr>
                  <w:noProof/>
                  <w:lang w:val="en-US"/>
                </w:rPr>
                <w:t xml:space="preserve">. </w:t>
              </w:r>
              <w:r>
                <w:rPr>
                  <w:noProof/>
                </w:rPr>
                <w:t>Получено</w:t>
              </w:r>
              <w:r w:rsidRPr="00046811">
                <w:rPr>
                  <w:noProof/>
                  <w:lang w:val="en-US"/>
                </w:rPr>
                <w:t xml:space="preserve"> </w:t>
              </w:r>
              <w:r>
                <w:rPr>
                  <w:noProof/>
                </w:rPr>
                <w:t>из</w:t>
              </w:r>
              <w:r w:rsidRPr="00046811">
                <w:rPr>
                  <w:noProof/>
                  <w:lang w:val="en-US"/>
                </w:rPr>
                <w:t xml:space="preserve"> ARCore: https://developers.google.com/ar/develop/c/depth/developer-guide?hl=ur</w:t>
              </w:r>
            </w:p>
            <w:p w14:paraId="5CEB3CCB" w14:textId="77777777" w:rsidR="00046811" w:rsidRDefault="00046811" w:rsidP="00046811">
              <w:pPr>
                <w:pStyle w:val="a8"/>
                <w:ind w:left="720" w:hanging="720"/>
                <w:rPr>
                  <w:noProof/>
                </w:rPr>
              </w:pPr>
              <w:r w:rsidRPr="00046811">
                <w:rPr>
                  <w:noProof/>
                  <w:lang w:val="en-US"/>
                </w:rPr>
                <w:t xml:space="preserve">Quero, A. (12 12 2021 </w:t>
              </w:r>
              <w:r>
                <w:rPr>
                  <w:noProof/>
                </w:rPr>
                <w:t>г</w:t>
              </w:r>
              <w:r w:rsidRPr="00046811">
                <w:rPr>
                  <w:noProof/>
                  <w:lang w:val="en-US"/>
                </w:rPr>
                <w:t xml:space="preserve">.). </w:t>
              </w:r>
              <w:r w:rsidRPr="00046811">
                <w:rPr>
                  <w:i/>
                  <w:iCs/>
                  <w:noProof/>
                  <w:lang w:val="en-US"/>
                </w:rPr>
                <w:t>ToF puede llegar a detectar cámaras ocultas</w:t>
              </w:r>
              <w:r w:rsidRPr="00046811">
                <w:rPr>
                  <w:noProof/>
                  <w:lang w:val="en-US"/>
                </w:rPr>
                <w:t xml:space="preserve">. </w:t>
              </w:r>
              <w:r>
                <w:rPr>
                  <w:noProof/>
                </w:rPr>
                <w:t>Получено из tododisca.com: https://www.tododisca.com/telefono-detectar-camaras-ocultas/</w:t>
              </w:r>
            </w:p>
            <w:p w14:paraId="39B383D2" w14:textId="77777777" w:rsidR="00046811" w:rsidRPr="00046811" w:rsidRDefault="003C7EEB" w:rsidP="00046811">
              <w:pPr>
                <w:pStyle w:val="a8"/>
              </w:pPr>
              <w:r>
                <w:rPr>
                  <w:b/>
                  <w:bCs/>
                </w:rPr>
                <w:fldChar w:fldCharType="end"/>
              </w:r>
              <w:r w:rsidR="00046811">
                <w:rPr>
                  <w:b/>
                  <w:bCs/>
                </w:rPr>
                <w:fldChar w:fldCharType="begin"/>
              </w:r>
              <w:r w:rsidR="00046811">
                <w:rPr>
                  <w:b/>
                  <w:bCs/>
                </w:rPr>
                <w:instrText xml:space="preserve"> ADDIN ZOTERO_BIBL {"uncited":[],"omitted":[],"custom":[]} CSL_BIBLIOGRAPHY </w:instrText>
              </w:r>
              <w:r w:rsidR="00046811">
                <w:rPr>
                  <w:b/>
                  <w:bCs/>
                </w:rPr>
                <w:fldChar w:fldCharType="separate"/>
              </w:r>
              <w:r w:rsidR="00046811" w:rsidRPr="00046811">
                <w:t>[1]</w:t>
              </w:r>
              <w:r w:rsidR="00046811" w:rsidRPr="00046811">
                <w:tab/>
                <w:t xml:space="preserve">A. </w:t>
              </w:r>
              <w:proofErr w:type="spellStart"/>
              <w:r w:rsidR="00046811" w:rsidRPr="00046811">
                <w:t>Tyagi</w:t>
              </w:r>
              <w:proofErr w:type="spellEnd"/>
              <w:r w:rsidR="00046811" w:rsidRPr="00046811">
                <w:t xml:space="preserve">, Y. </w:t>
              </w:r>
              <w:proofErr w:type="spellStart"/>
              <w:r w:rsidR="00046811" w:rsidRPr="00046811">
                <w:t>Liang</w:t>
              </w:r>
              <w:proofErr w:type="spellEnd"/>
              <w:r w:rsidR="00046811" w:rsidRPr="00046811">
                <w:t xml:space="preserve">, S. </w:t>
              </w:r>
              <w:proofErr w:type="spellStart"/>
              <w:r w:rsidR="00046811" w:rsidRPr="00046811">
                <w:t>Wang</w:t>
              </w:r>
              <w:proofErr w:type="spellEnd"/>
              <w:r w:rsidR="00046811" w:rsidRPr="00046811">
                <w:t xml:space="preserve">, </w:t>
              </w:r>
              <w:proofErr w:type="spellStart"/>
              <w:r w:rsidR="00046811" w:rsidRPr="00046811">
                <w:t>and</w:t>
              </w:r>
              <w:proofErr w:type="spellEnd"/>
              <w:r w:rsidR="00046811" w:rsidRPr="00046811">
                <w:t xml:space="preserve"> D. </w:t>
              </w:r>
              <w:proofErr w:type="spellStart"/>
              <w:r w:rsidR="00046811" w:rsidRPr="00046811">
                <w:t>Bai</w:t>
              </w:r>
              <w:proofErr w:type="spellEnd"/>
              <w:r w:rsidR="00046811" w:rsidRPr="00046811">
                <w:t xml:space="preserve">, “DVIO: </w:t>
              </w:r>
              <w:proofErr w:type="spellStart"/>
              <w:r w:rsidR="00046811" w:rsidRPr="00046811">
                <w:t>Depth</w:t>
              </w:r>
              <w:proofErr w:type="spellEnd"/>
              <w:r w:rsidR="00046811" w:rsidRPr="00046811">
                <w:t xml:space="preserve"> </w:t>
              </w:r>
              <w:proofErr w:type="spellStart"/>
              <w:r w:rsidR="00046811" w:rsidRPr="00046811">
                <w:t>aided</w:t>
              </w:r>
              <w:proofErr w:type="spellEnd"/>
              <w:r w:rsidR="00046811" w:rsidRPr="00046811">
                <w:t xml:space="preserve"> </w:t>
              </w:r>
              <w:proofErr w:type="spellStart"/>
              <w:r w:rsidR="00046811" w:rsidRPr="00046811">
                <w:t>visual</w:t>
              </w:r>
              <w:proofErr w:type="spellEnd"/>
              <w:r w:rsidR="00046811" w:rsidRPr="00046811">
                <w:t xml:space="preserve"> </w:t>
              </w:r>
              <w:proofErr w:type="spellStart"/>
              <w:r w:rsidR="00046811" w:rsidRPr="00046811">
                <w:t>inertial</w:t>
              </w:r>
              <w:proofErr w:type="spellEnd"/>
              <w:r w:rsidR="00046811" w:rsidRPr="00046811">
                <w:t xml:space="preserve"> </w:t>
              </w:r>
              <w:proofErr w:type="spellStart"/>
              <w:r w:rsidR="00046811" w:rsidRPr="00046811">
                <w:t>odometry</w:t>
              </w:r>
              <w:proofErr w:type="spellEnd"/>
              <w:r w:rsidR="00046811" w:rsidRPr="00046811">
                <w:t xml:space="preserve"> </w:t>
              </w:r>
              <w:proofErr w:type="spellStart"/>
              <w:r w:rsidR="00046811" w:rsidRPr="00046811">
                <w:t>for</w:t>
              </w:r>
              <w:proofErr w:type="spellEnd"/>
              <w:r w:rsidR="00046811" w:rsidRPr="00046811">
                <w:t xml:space="preserve"> RGBD </w:t>
              </w:r>
              <w:proofErr w:type="spellStart"/>
              <w:r w:rsidR="00046811" w:rsidRPr="00046811">
                <w:t>sensors</w:t>
              </w:r>
              <w:proofErr w:type="spellEnd"/>
              <w:r w:rsidR="00046811" w:rsidRPr="00046811">
                <w:t xml:space="preserve">,” </w:t>
              </w:r>
              <w:r w:rsidR="00046811" w:rsidRPr="00046811">
                <w:rPr>
                  <w:i/>
                  <w:iCs/>
                </w:rPr>
                <w:t xml:space="preserve">ArXiv211010805 </w:t>
              </w:r>
              <w:proofErr w:type="spellStart"/>
              <w:r w:rsidR="00046811" w:rsidRPr="00046811">
                <w:rPr>
                  <w:i/>
                  <w:iCs/>
                </w:rPr>
                <w:t>Cs</w:t>
              </w:r>
              <w:proofErr w:type="spellEnd"/>
              <w:r w:rsidR="00046811" w:rsidRPr="00046811">
                <w:t xml:space="preserve">, </w:t>
              </w:r>
              <w:proofErr w:type="spellStart"/>
              <w:r w:rsidR="00046811" w:rsidRPr="00046811">
                <w:t>Oct</w:t>
              </w:r>
              <w:proofErr w:type="spellEnd"/>
              <w:r w:rsidR="00046811" w:rsidRPr="00046811">
                <w:t xml:space="preserve">. 2021, </w:t>
              </w:r>
              <w:proofErr w:type="spellStart"/>
              <w:r w:rsidR="00046811" w:rsidRPr="00046811">
                <w:t>Accessed</w:t>
              </w:r>
              <w:proofErr w:type="spellEnd"/>
              <w:r w:rsidR="00046811" w:rsidRPr="00046811">
                <w:t xml:space="preserve">: </w:t>
              </w:r>
              <w:proofErr w:type="spellStart"/>
              <w:r w:rsidR="00046811" w:rsidRPr="00046811">
                <w:t>Dec</w:t>
              </w:r>
              <w:proofErr w:type="spellEnd"/>
              <w:r w:rsidR="00046811" w:rsidRPr="00046811">
                <w:t xml:space="preserve">. 27, 2021. [Online]. </w:t>
              </w:r>
              <w:proofErr w:type="spellStart"/>
              <w:r w:rsidR="00046811" w:rsidRPr="00046811">
                <w:t>Available</w:t>
              </w:r>
              <w:proofErr w:type="spellEnd"/>
              <w:r w:rsidR="00046811" w:rsidRPr="00046811">
                <w:t>: http://arxiv.org/abs/2110.10805</w:t>
              </w:r>
            </w:p>
            <w:p w14:paraId="36D4D486" w14:textId="77777777" w:rsidR="00046811" w:rsidRPr="00046811" w:rsidRDefault="00046811" w:rsidP="00046811">
              <w:pPr>
                <w:pStyle w:val="a8"/>
              </w:pPr>
              <w:r w:rsidRPr="00046811">
                <w:t>[2]</w:t>
              </w:r>
              <w:r w:rsidRPr="00046811">
                <w:tab/>
                <w:t xml:space="preserve">T. </w:t>
              </w:r>
              <w:proofErr w:type="spellStart"/>
              <w:r w:rsidRPr="00046811">
                <w:t>Qin</w:t>
              </w:r>
              <w:proofErr w:type="spellEnd"/>
              <w:r w:rsidRPr="00046811">
                <w:t xml:space="preserve">, P. Li, </w:t>
              </w:r>
              <w:proofErr w:type="spellStart"/>
              <w:r w:rsidRPr="00046811">
                <w:t>and</w:t>
              </w:r>
              <w:proofErr w:type="spellEnd"/>
              <w:r w:rsidRPr="00046811">
                <w:t xml:space="preserve"> S. </w:t>
              </w:r>
              <w:proofErr w:type="spellStart"/>
              <w:r w:rsidRPr="00046811">
                <w:t>Shen</w:t>
              </w:r>
              <w:proofErr w:type="spellEnd"/>
              <w:r w:rsidRPr="00046811">
                <w:t>, “VINS-</w:t>
              </w:r>
              <w:proofErr w:type="spellStart"/>
              <w:r w:rsidRPr="00046811">
                <w:t>Mono</w:t>
              </w:r>
              <w:proofErr w:type="spellEnd"/>
              <w:r w:rsidRPr="00046811">
                <w:t xml:space="preserve">: A </w:t>
              </w:r>
              <w:proofErr w:type="spellStart"/>
              <w:r w:rsidRPr="00046811">
                <w:t>Robust</w:t>
              </w:r>
              <w:proofErr w:type="spellEnd"/>
              <w:r w:rsidRPr="00046811">
                <w:t xml:space="preserve"> </w:t>
              </w:r>
              <w:proofErr w:type="spellStart"/>
              <w:r w:rsidRPr="00046811">
                <w:t>and</w:t>
              </w:r>
              <w:proofErr w:type="spellEnd"/>
              <w:r w:rsidRPr="00046811">
                <w:t xml:space="preserve"> </w:t>
              </w:r>
              <w:proofErr w:type="spellStart"/>
              <w:r w:rsidRPr="00046811">
                <w:t>Versatile</w:t>
              </w:r>
              <w:proofErr w:type="spellEnd"/>
              <w:r w:rsidRPr="00046811">
                <w:t xml:space="preserve"> </w:t>
              </w:r>
              <w:proofErr w:type="spellStart"/>
              <w:r w:rsidRPr="00046811">
                <w:t>Monocular</w:t>
              </w:r>
              <w:proofErr w:type="spellEnd"/>
              <w:r w:rsidRPr="00046811">
                <w:t xml:space="preserve"> Visual-</w:t>
              </w:r>
              <w:proofErr w:type="spellStart"/>
              <w:r w:rsidRPr="00046811">
                <w:t>Inertial</w:t>
              </w:r>
              <w:proofErr w:type="spellEnd"/>
              <w:r w:rsidRPr="00046811">
                <w:t xml:space="preserve"> State </w:t>
              </w:r>
              <w:proofErr w:type="spellStart"/>
              <w:r w:rsidRPr="00046811">
                <w:t>Estimator</w:t>
              </w:r>
              <w:proofErr w:type="spellEnd"/>
              <w:r w:rsidRPr="00046811">
                <w:t xml:space="preserve">,” </w:t>
              </w:r>
              <w:r w:rsidRPr="00046811">
                <w:rPr>
                  <w:i/>
                  <w:iCs/>
                </w:rPr>
                <w:t xml:space="preserve">IEEE Trans. </w:t>
              </w:r>
              <w:proofErr w:type="spellStart"/>
              <w:r w:rsidRPr="00046811">
                <w:rPr>
                  <w:i/>
                  <w:iCs/>
                </w:rPr>
                <w:t>Robot</w:t>
              </w:r>
              <w:proofErr w:type="spellEnd"/>
              <w:r w:rsidRPr="00046811">
                <w:rPr>
                  <w:i/>
                  <w:iCs/>
                </w:rPr>
                <w:t>.</w:t>
              </w:r>
              <w:r w:rsidRPr="00046811">
                <w:t xml:space="preserve">, </w:t>
              </w:r>
              <w:proofErr w:type="spellStart"/>
              <w:r w:rsidRPr="00046811">
                <w:t>vol</w:t>
              </w:r>
              <w:proofErr w:type="spellEnd"/>
              <w:r w:rsidRPr="00046811">
                <w:t xml:space="preserve">. 34, </w:t>
              </w:r>
              <w:proofErr w:type="spellStart"/>
              <w:r w:rsidRPr="00046811">
                <w:t>no</w:t>
              </w:r>
              <w:proofErr w:type="spellEnd"/>
              <w:r w:rsidRPr="00046811">
                <w:t xml:space="preserve">. 4, </w:t>
              </w:r>
              <w:proofErr w:type="spellStart"/>
              <w:r w:rsidRPr="00046811">
                <w:t>pp</w:t>
              </w:r>
              <w:proofErr w:type="spellEnd"/>
              <w:r w:rsidRPr="00046811">
                <w:t xml:space="preserve">. 1004–1020, </w:t>
              </w:r>
              <w:proofErr w:type="spellStart"/>
              <w:r w:rsidRPr="00046811">
                <w:t>Aug</w:t>
              </w:r>
              <w:proofErr w:type="spellEnd"/>
              <w:r w:rsidRPr="00046811">
                <w:t xml:space="preserve">. 2018, </w:t>
              </w:r>
              <w:proofErr w:type="spellStart"/>
              <w:r w:rsidRPr="00046811">
                <w:t>doi</w:t>
              </w:r>
              <w:proofErr w:type="spellEnd"/>
              <w:r w:rsidRPr="00046811">
                <w:t>: 10.1109/TRO.2018.2853729.</w:t>
              </w:r>
            </w:p>
            <w:p w14:paraId="1DE9EC3A" w14:textId="77777777" w:rsidR="00046811" w:rsidRPr="00046811" w:rsidRDefault="00046811" w:rsidP="00046811">
              <w:pPr>
                <w:pStyle w:val="a8"/>
              </w:pPr>
              <w:r w:rsidRPr="00046811">
                <w:t>[3]</w:t>
              </w:r>
              <w:r w:rsidRPr="00046811">
                <w:tab/>
                <w:t xml:space="preserve">Y. </w:t>
              </w:r>
              <w:proofErr w:type="spellStart"/>
              <w:r w:rsidRPr="00046811">
                <w:t>Zhu</w:t>
              </w:r>
              <w:proofErr w:type="spellEnd"/>
              <w:r w:rsidRPr="00046811">
                <w:t xml:space="preserve">, R. </w:t>
              </w:r>
              <w:proofErr w:type="spellStart"/>
              <w:r w:rsidRPr="00046811">
                <w:t>Jin</w:t>
              </w:r>
              <w:proofErr w:type="spellEnd"/>
              <w:r w:rsidRPr="00046811">
                <w:t xml:space="preserve">, T. </w:t>
              </w:r>
              <w:proofErr w:type="spellStart"/>
              <w:r w:rsidRPr="00046811">
                <w:t>Lou</w:t>
              </w:r>
              <w:proofErr w:type="spellEnd"/>
              <w:r w:rsidRPr="00046811">
                <w:t xml:space="preserve">, </w:t>
              </w:r>
              <w:proofErr w:type="spellStart"/>
              <w:r w:rsidRPr="00046811">
                <w:t>and</w:t>
              </w:r>
              <w:proofErr w:type="spellEnd"/>
              <w:r w:rsidRPr="00046811">
                <w:t xml:space="preserve"> L. </w:t>
              </w:r>
              <w:proofErr w:type="spellStart"/>
              <w:r w:rsidRPr="00046811">
                <w:t>Zhao</w:t>
              </w:r>
              <w:proofErr w:type="spellEnd"/>
              <w:r w:rsidRPr="00046811">
                <w:t xml:space="preserve">, “PLD-VINS: RGBD </w:t>
              </w:r>
              <w:proofErr w:type="spellStart"/>
              <w:r w:rsidRPr="00046811">
                <w:t>visual-inertial</w:t>
              </w:r>
              <w:proofErr w:type="spellEnd"/>
              <w:r w:rsidRPr="00046811">
                <w:t xml:space="preserve"> SLAM </w:t>
              </w:r>
              <w:proofErr w:type="spellStart"/>
              <w:r w:rsidRPr="00046811">
                <w:t>with</w:t>
              </w:r>
              <w:proofErr w:type="spellEnd"/>
              <w:r w:rsidRPr="00046811">
                <w:t xml:space="preserve"> </w:t>
              </w:r>
              <w:proofErr w:type="spellStart"/>
              <w:r w:rsidRPr="00046811">
                <w:t>point</w:t>
              </w:r>
              <w:proofErr w:type="spellEnd"/>
              <w:r w:rsidRPr="00046811">
                <w:t xml:space="preserve"> </w:t>
              </w:r>
              <w:proofErr w:type="spellStart"/>
              <w:r w:rsidRPr="00046811">
                <w:t>and</w:t>
              </w:r>
              <w:proofErr w:type="spellEnd"/>
              <w:r w:rsidRPr="00046811">
                <w:t xml:space="preserve"> </w:t>
              </w:r>
              <w:proofErr w:type="spellStart"/>
              <w:r w:rsidRPr="00046811">
                <w:t>line</w:t>
              </w:r>
              <w:proofErr w:type="spellEnd"/>
              <w:r w:rsidRPr="00046811">
                <w:t xml:space="preserve"> </w:t>
              </w:r>
              <w:proofErr w:type="spellStart"/>
              <w:r w:rsidRPr="00046811">
                <w:t>features</w:t>
              </w:r>
              <w:proofErr w:type="spellEnd"/>
              <w:r w:rsidRPr="00046811">
                <w:t xml:space="preserve">,” </w:t>
              </w:r>
              <w:proofErr w:type="spellStart"/>
              <w:r w:rsidRPr="00046811">
                <w:rPr>
                  <w:i/>
                  <w:iCs/>
                </w:rPr>
                <w:t>Aerosp</w:t>
              </w:r>
              <w:proofErr w:type="spellEnd"/>
              <w:r w:rsidRPr="00046811">
                <w:rPr>
                  <w:i/>
                  <w:iCs/>
                </w:rPr>
                <w:t xml:space="preserve">. </w:t>
              </w:r>
              <w:proofErr w:type="spellStart"/>
              <w:r w:rsidRPr="00046811">
                <w:rPr>
                  <w:i/>
                  <w:iCs/>
                </w:rPr>
                <w:t>Sci</w:t>
              </w:r>
              <w:proofErr w:type="spellEnd"/>
              <w:r w:rsidRPr="00046811">
                <w:rPr>
                  <w:i/>
                  <w:iCs/>
                </w:rPr>
                <w:t xml:space="preserve">. </w:t>
              </w:r>
              <w:proofErr w:type="spellStart"/>
              <w:r w:rsidRPr="00046811">
                <w:rPr>
                  <w:i/>
                  <w:iCs/>
                </w:rPr>
                <w:t>Technol</w:t>
              </w:r>
              <w:proofErr w:type="spellEnd"/>
              <w:r w:rsidRPr="00046811">
                <w:rPr>
                  <w:i/>
                  <w:iCs/>
                </w:rPr>
                <w:t>.</w:t>
              </w:r>
              <w:r w:rsidRPr="00046811">
                <w:t xml:space="preserve">, </w:t>
              </w:r>
              <w:proofErr w:type="spellStart"/>
              <w:r w:rsidRPr="00046811">
                <w:t>vol</w:t>
              </w:r>
              <w:proofErr w:type="spellEnd"/>
              <w:r w:rsidRPr="00046811">
                <w:t xml:space="preserve">. 119, p. 107185, </w:t>
              </w:r>
              <w:proofErr w:type="spellStart"/>
              <w:r w:rsidRPr="00046811">
                <w:t>Dec</w:t>
              </w:r>
              <w:proofErr w:type="spellEnd"/>
              <w:r w:rsidRPr="00046811">
                <w:t xml:space="preserve">. 2021, </w:t>
              </w:r>
              <w:proofErr w:type="spellStart"/>
              <w:r w:rsidRPr="00046811">
                <w:t>doi</w:t>
              </w:r>
              <w:proofErr w:type="spellEnd"/>
              <w:r w:rsidRPr="00046811">
                <w:t>: 10.1016/j.ast.2021.107185.</w:t>
              </w:r>
            </w:p>
            <w:p w14:paraId="321834DA" w14:textId="77777777" w:rsidR="00046811" w:rsidRPr="00046811" w:rsidRDefault="00046811" w:rsidP="00046811">
              <w:pPr>
                <w:pStyle w:val="a8"/>
              </w:pPr>
              <w:r w:rsidRPr="00046811">
                <w:t>[4]</w:t>
              </w:r>
              <w:r w:rsidRPr="00046811">
                <w:tab/>
                <w:t xml:space="preserve">A. </w:t>
              </w:r>
              <w:proofErr w:type="spellStart"/>
              <w:r w:rsidRPr="00046811">
                <w:t>Morar</w:t>
              </w:r>
              <w:proofErr w:type="spellEnd"/>
              <w:r w:rsidRPr="00046811">
                <w:t xml:space="preserve">, M. A. </w:t>
              </w:r>
              <w:proofErr w:type="spellStart"/>
              <w:r w:rsidRPr="00046811">
                <w:t>Balutoiu</w:t>
              </w:r>
              <w:proofErr w:type="spellEnd"/>
              <w:r w:rsidRPr="00046811">
                <w:t xml:space="preserve">, A. </w:t>
              </w:r>
              <w:proofErr w:type="spellStart"/>
              <w:r w:rsidRPr="00046811">
                <w:t>Moldoveanu</w:t>
              </w:r>
              <w:proofErr w:type="spellEnd"/>
              <w:r w:rsidRPr="00046811">
                <w:t xml:space="preserve">, F. </w:t>
              </w:r>
              <w:proofErr w:type="spellStart"/>
              <w:r w:rsidRPr="00046811">
                <w:t>Moldoveanu</w:t>
              </w:r>
              <w:proofErr w:type="spellEnd"/>
              <w:r w:rsidRPr="00046811">
                <w:t xml:space="preserve">, A. </w:t>
              </w:r>
              <w:proofErr w:type="spellStart"/>
              <w:r w:rsidRPr="00046811">
                <w:t>Butean</w:t>
              </w:r>
              <w:proofErr w:type="spellEnd"/>
              <w:r w:rsidRPr="00046811">
                <w:t xml:space="preserve">, </w:t>
              </w:r>
              <w:proofErr w:type="spellStart"/>
              <w:r w:rsidRPr="00046811">
                <w:t>and</w:t>
              </w:r>
              <w:proofErr w:type="spellEnd"/>
              <w:r w:rsidRPr="00046811">
                <w:t xml:space="preserve"> V. </w:t>
              </w:r>
              <w:proofErr w:type="spellStart"/>
              <w:r w:rsidRPr="00046811">
                <w:t>Asavei</w:t>
              </w:r>
              <w:proofErr w:type="spellEnd"/>
              <w:r w:rsidRPr="00046811">
                <w:t>, “</w:t>
              </w:r>
              <w:proofErr w:type="spellStart"/>
              <w:r w:rsidRPr="00046811">
                <w:t>Evaluation</w:t>
              </w:r>
              <w:proofErr w:type="spellEnd"/>
              <w:r w:rsidRPr="00046811">
                <w:t xml:space="preserve"> </w:t>
              </w:r>
              <w:proofErr w:type="spellStart"/>
              <w:r w:rsidRPr="00046811">
                <w:t>of</w:t>
              </w:r>
              <w:proofErr w:type="spellEnd"/>
              <w:r w:rsidRPr="00046811">
                <w:t xml:space="preserve"> </w:t>
              </w:r>
              <w:proofErr w:type="spellStart"/>
              <w:r w:rsidRPr="00046811">
                <w:t>the</w:t>
              </w:r>
              <w:proofErr w:type="spellEnd"/>
              <w:r w:rsidRPr="00046811">
                <w:t xml:space="preserve"> </w:t>
              </w:r>
              <w:proofErr w:type="spellStart"/>
              <w:r w:rsidRPr="00046811">
                <w:t>ARCore</w:t>
              </w:r>
              <w:proofErr w:type="spellEnd"/>
              <w:r w:rsidRPr="00046811">
                <w:t xml:space="preserve"> </w:t>
              </w:r>
              <w:proofErr w:type="spellStart"/>
              <w:r w:rsidRPr="00046811">
                <w:t>Indoor</w:t>
              </w:r>
              <w:proofErr w:type="spellEnd"/>
              <w:r w:rsidRPr="00046811">
                <w:t xml:space="preserve"> </w:t>
              </w:r>
              <w:proofErr w:type="spellStart"/>
              <w:r w:rsidRPr="00046811">
                <w:t>Localization</w:t>
              </w:r>
              <w:proofErr w:type="spellEnd"/>
              <w:r w:rsidRPr="00046811">
                <w:t xml:space="preserve"> Technology,” </w:t>
              </w:r>
              <w:proofErr w:type="spellStart"/>
              <w:r w:rsidRPr="00046811">
                <w:t>in</w:t>
              </w:r>
              <w:proofErr w:type="spellEnd"/>
              <w:r w:rsidRPr="00046811">
                <w:t xml:space="preserve"> </w:t>
              </w:r>
              <w:r w:rsidRPr="00046811">
                <w:rPr>
                  <w:i/>
                  <w:iCs/>
                </w:rPr>
                <w:t xml:space="preserve">2020 19th </w:t>
              </w:r>
              <w:proofErr w:type="spellStart"/>
              <w:r w:rsidRPr="00046811">
                <w:rPr>
                  <w:i/>
                  <w:iCs/>
                </w:rPr>
                <w:t>RoEduNet</w:t>
              </w:r>
              <w:proofErr w:type="spellEnd"/>
              <w:r w:rsidRPr="00046811">
                <w:rPr>
                  <w:i/>
                  <w:iCs/>
                </w:rPr>
                <w:t xml:space="preserve"> Conference: </w:t>
              </w:r>
              <w:proofErr w:type="spellStart"/>
              <w:r w:rsidRPr="00046811">
                <w:rPr>
                  <w:i/>
                  <w:iCs/>
                </w:rPr>
                <w:t>Networking</w:t>
              </w:r>
              <w:proofErr w:type="spellEnd"/>
              <w:r w:rsidRPr="00046811">
                <w:rPr>
                  <w:i/>
                  <w:iCs/>
                </w:rPr>
                <w:t xml:space="preserve"> </w:t>
              </w:r>
              <w:proofErr w:type="spellStart"/>
              <w:r w:rsidRPr="00046811">
                <w:rPr>
                  <w:i/>
                  <w:iCs/>
                </w:rPr>
                <w:t>in</w:t>
              </w:r>
              <w:proofErr w:type="spellEnd"/>
              <w:r w:rsidRPr="00046811">
                <w:rPr>
                  <w:i/>
                  <w:iCs/>
                </w:rPr>
                <w:t xml:space="preserve"> Education </w:t>
              </w:r>
              <w:proofErr w:type="spellStart"/>
              <w:r w:rsidRPr="00046811">
                <w:rPr>
                  <w:i/>
                  <w:iCs/>
                </w:rPr>
                <w:t>and</w:t>
              </w:r>
              <w:proofErr w:type="spellEnd"/>
              <w:r w:rsidRPr="00046811">
                <w:rPr>
                  <w:i/>
                  <w:iCs/>
                </w:rPr>
                <w:t xml:space="preserve"> Research (</w:t>
              </w:r>
              <w:proofErr w:type="spellStart"/>
              <w:r w:rsidRPr="00046811">
                <w:rPr>
                  <w:i/>
                  <w:iCs/>
                </w:rPr>
                <w:t>RoEduNet</w:t>
              </w:r>
              <w:proofErr w:type="spellEnd"/>
              <w:r w:rsidRPr="00046811">
                <w:rPr>
                  <w:i/>
                  <w:iCs/>
                </w:rPr>
                <w:t>)</w:t>
              </w:r>
              <w:r w:rsidRPr="00046811">
                <w:t xml:space="preserve">, </w:t>
              </w:r>
              <w:proofErr w:type="spellStart"/>
              <w:r w:rsidRPr="00046811">
                <w:t>Bucharest</w:t>
              </w:r>
              <w:proofErr w:type="spellEnd"/>
              <w:r w:rsidRPr="00046811">
                <w:t xml:space="preserve">, </w:t>
              </w:r>
              <w:proofErr w:type="spellStart"/>
              <w:r w:rsidRPr="00046811">
                <w:t>Romania</w:t>
              </w:r>
              <w:proofErr w:type="spellEnd"/>
              <w:r w:rsidRPr="00046811">
                <w:t xml:space="preserve">, </w:t>
              </w:r>
              <w:proofErr w:type="spellStart"/>
              <w:r w:rsidRPr="00046811">
                <w:t>Dec</w:t>
              </w:r>
              <w:proofErr w:type="spellEnd"/>
              <w:r w:rsidRPr="00046811">
                <w:t xml:space="preserve">. 2020, </w:t>
              </w:r>
              <w:proofErr w:type="spellStart"/>
              <w:r w:rsidRPr="00046811">
                <w:t>pp</w:t>
              </w:r>
              <w:proofErr w:type="spellEnd"/>
              <w:r w:rsidRPr="00046811">
                <w:t xml:space="preserve">. 1–5. </w:t>
              </w:r>
              <w:proofErr w:type="spellStart"/>
              <w:r w:rsidRPr="00046811">
                <w:t>doi</w:t>
              </w:r>
              <w:proofErr w:type="spellEnd"/>
              <w:r w:rsidRPr="00046811">
                <w:t>: 10.1109/RoEduNet51892.2020.9324849.</w:t>
              </w:r>
            </w:p>
            <w:p w14:paraId="65B0697B" w14:textId="77777777" w:rsidR="00046811" w:rsidRPr="00046811" w:rsidRDefault="00046811" w:rsidP="00046811">
              <w:pPr>
                <w:pStyle w:val="a8"/>
              </w:pPr>
              <w:r w:rsidRPr="00046811">
                <w:t>[5]</w:t>
              </w:r>
              <w:r w:rsidRPr="00046811">
                <w:tab/>
                <w:t xml:space="preserve">E. </w:t>
              </w:r>
              <w:proofErr w:type="spellStart"/>
              <w:r w:rsidRPr="00046811">
                <w:t>Rublee</w:t>
              </w:r>
              <w:proofErr w:type="spellEnd"/>
              <w:r w:rsidRPr="00046811">
                <w:t xml:space="preserve">, V. </w:t>
              </w:r>
              <w:proofErr w:type="spellStart"/>
              <w:r w:rsidRPr="00046811">
                <w:t>Rabaud</w:t>
              </w:r>
              <w:proofErr w:type="spellEnd"/>
              <w:r w:rsidRPr="00046811">
                <w:t xml:space="preserve">, K. </w:t>
              </w:r>
              <w:proofErr w:type="spellStart"/>
              <w:r w:rsidRPr="00046811">
                <w:t>Konolige</w:t>
              </w:r>
              <w:proofErr w:type="spellEnd"/>
              <w:r w:rsidRPr="00046811">
                <w:t xml:space="preserve">, </w:t>
              </w:r>
              <w:proofErr w:type="spellStart"/>
              <w:r w:rsidRPr="00046811">
                <w:t>and</w:t>
              </w:r>
              <w:proofErr w:type="spellEnd"/>
              <w:r w:rsidRPr="00046811">
                <w:t xml:space="preserve"> G. </w:t>
              </w:r>
              <w:proofErr w:type="spellStart"/>
              <w:r w:rsidRPr="00046811">
                <w:t>Bradski</w:t>
              </w:r>
              <w:proofErr w:type="spellEnd"/>
              <w:r w:rsidRPr="00046811">
                <w:t xml:space="preserve">, “ORB: </w:t>
              </w:r>
              <w:proofErr w:type="spellStart"/>
              <w:r w:rsidRPr="00046811">
                <w:t>An</w:t>
              </w:r>
              <w:proofErr w:type="spellEnd"/>
              <w:r w:rsidRPr="00046811">
                <w:t xml:space="preserve"> </w:t>
              </w:r>
              <w:proofErr w:type="spellStart"/>
              <w:r w:rsidRPr="00046811">
                <w:t>efficient</w:t>
              </w:r>
              <w:proofErr w:type="spellEnd"/>
              <w:r w:rsidRPr="00046811">
                <w:t xml:space="preserve"> </w:t>
              </w:r>
              <w:proofErr w:type="spellStart"/>
              <w:r w:rsidRPr="00046811">
                <w:t>alternative</w:t>
              </w:r>
              <w:proofErr w:type="spellEnd"/>
              <w:r w:rsidRPr="00046811">
                <w:t xml:space="preserve"> </w:t>
              </w:r>
              <w:proofErr w:type="spellStart"/>
              <w:r w:rsidRPr="00046811">
                <w:t>to</w:t>
              </w:r>
              <w:proofErr w:type="spellEnd"/>
              <w:r w:rsidRPr="00046811">
                <w:t xml:space="preserve"> SIFT </w:t>
              </w:r>
              <w:proofErr w:type="spellStart"/>
              <w:r w:rsidRPr="00046811">
                <w:t>or</w:t>
              </w:r>
              <w:proofErr w:type="spellEnd"/>
              <w:r w:rsidRPr="00046811">
                <w:t xml:space="preserve"> SURF,” </w:t>
              </w:r>
              <w:proofErr w:type="spellStart"/>
              <w:r w:rsidRPr="00046811">
                <w:t>in</w:t>
              </w:r>
              <w:proofErr w:type="spellEnd"/>
              <w:r w:rsidRPr="00046811">
                <w:t xml:space="preserve"> </w:t>
              </w:r>
              <w:r w:rsidRPr="00046811">
                <w:rPr>
                  <w:i/>
                  <w:iCs/>
                </w:rPr>
                <w:t xml:space="preserve">2011 International Conference </w:t>
              </w:r>
              <w:proofErr w:type="spellStart"/>
              <w:r w:rsidRPr="00046811">
                <w:rPr>
                  <w:i/>
                  <w:iCs/>
                </w:rPr>
                <w:t>on</w:t>
              </w:r>
              <w:proofErr w:type="spellEnd"/>
              <w:r w:rsidRPr="00046811">
                <w:rPr>
                  <w:i/>
                  <w:iCs/>
                </w:rPr>
                <w:t xml:space="preserve"> Computer Vision</w:t>
              </w:r>
              <w:r w:rsidRPr="00046811">
                <w:t xml:space="preserve">, </w:t>
              </w:r>
              <w:proofErr w:type="spellStart"/>
              <w:r w:rsidRPr="00046811">
                <w:t>Barcelona</w:t>
              </w:r>
              <w:proofErr w:type="spellEnd"/>
              <w:r w:rsidRPr="00046811">
                <w:t xml:space="preserve">, </w:t>
              </w:r>
              <w:proofErr w:type="spellStart"/>
              <w:r w:rsidRPr="00046811">
                <w:t>Spain</w:t>
              </w:r>
              <w:proofErr w:type="spellEnd"/>
              <w:r w:rsidRPr="00046811">
                <w:t xml:space="preserve">, </w:t>
              </w:r>
              <w:proofErr w:type="spellStart"/>
              <w:r w:rsidRPr="00046811">
                <w:t>Nov</w:t>
              </w:r>
              <w:proofErr w:type="spellEnd"/>
              <w:r w:rsidRPr="00046811">
                <w:t xml:space="preserve">. 2011, </w:t>
              </w:r>
              <w:proofErr w:type="spellStart"/>
              <w:r w:rsidRPr="00046811">
                <w:t>pp</w:t>
              </w:r>
              <w:proofErr w:type="spellEnd"/>
              <w:r w:rsidRPr="00046811">
                <w:t xml:space="preserve">. 2564–2571. </w:t>
              </w:r>
              <w:proofErr w:type="spellStart"/>
              <w:r w:rsidRPr="00046811">
                <w:t>doi</w:t>
              </w:r>
              <w:proofErr w:type="spellEnd"/>
              <w:r w:rsidRPr="00046811">
                <w:t>: 10.1109/ICCV.2011.6126544.</w:t>
              </w:r>
            </w:p>
            <w:p w14:paraId="3BCB8F2A" w14:textId="77777777" w:rsidR="00046811" w:rsidRPr="00046811" w:rsidRDefault="00046811" w:rsidP="00046811">
              <w:pPr>
                <w:pStyle w:val="a8"/>
              </w:pPr>
              <w:r w:rsidRPr="00046811">
                <w:t>[6]</w:t>
              </w:r>
              <w:r w:rsidRPr="00046811">
                <w:tab/>
                <w:t xml:space="preserve">R. </w:t>
              </w:r>
              <w:proofErr w:type="spellStart"/>
              <w:r w:rsidRPr="00046811">
                <w:t>Mur-Artal</w:t>
              </w:r>
              <w:proofErr w:type="spellEnd"/>
              <w:r w:rsidRPr="00046811">
                <w:t xml:space="preserve">, J. M. M. </w:t>
              </w:r>
              <w:proofErr w:type="spellStart"/>
              <w:r w:rsidRPr="00046811">
                <w:t>Montiel</w:t>
              </w:r>
              <w:proofErr w:type="spellEnd"/>
              <w:r w:rsidRPr="00046811">
                <w:t xml:space="preserve">, </w:t>
              </w:r>
              <w:proofErr w:type="spellStart"/>
              <w:r w:rsidRPr="00046811">
                <w:t>and</w:t>
              </w:r>
              <w:proofErr w:type="spellEnd"/>
              <w:r w:rsidRPr="00046811">
                <w:t xml:space="preserve"> J. D. </w:t>
              </w:r>
              <w:proofErr w:type="spellStart"/>
              <w:r w:rsidRPr="00046811">
                <w:t>Tardos</w:t>
              </w:r>
              <w:proofErr w:type="spellEnd"/>
              <w:r w:rsidRPr="00046811">
                <w:t xml:space="preserve">, “ORB-SLAM: A </w:t>
              </w:r>
              <w:proofErr w:type="spellStart"/>
              <w:r w:rsidRPr="00046811">
                <w:t>Versatile</w:t>
              </w:r>
              <w:proofErr w:type="spellEnd"/>
              <w:r w:rsidRPr="00046811">
                <w:t xml:space="preserve"> </w:t>
              </w:r>
              <w:proofErr w:type="spellStart"/>
              <w:r w:rsidRPr="00046811">
                <w:t>and</w:t>
              </w:r>
              <w:proofErr w:type="spellEnd"/>
              <w:r w:rsidRPr="00046811">
                <w:t xml:space="preserve"> </w:t>
              </w:r>
              <w:proofErr w:type="spellStart"/>
              <w:r w:rsidRPr="00046811">
                <w:t>Accurate</w:t>
              </w:r>
              <w:proofErr w:type="spellEnd"/>
              <w:r w:rsidRPr="00046811">
                <w:t xml:space="preserve"> </w:t>
              </w:r>
              <w:proofErr w:type="spellStart"/>
              <w:r w:rsidRPr="00046811">
                <w:t>Monocular</w:t>
              </w:r>
              <w:proofErr w:type="spellEnd"/>
              <w:r w:rsidRPr="00046811">
                <w:t xml:space="preserve"> SLAM System,” 2021.</w:t>
              </w:r>
            </w:p>
            <w:p w14:paraId="0B40254A" w14:textId="77777777" w:rsidR="00046811" w:rsidRPr="00046811" w:rsidRDefault="00046811" w:rsidP="00046811">
              <w:pPr>
                <w:pStyle w:val="a8"/>
              </w:pPr>
              <w:r w:rsidRPr="00046811">
                <w:t>[7]</w:t>
              </w:r>
              <w:r w:rsidRPr="00046811">
                <w:tab/>
                <w:t xml:space="preserve">R.-D. </w:t>
              </w:r>
              <w:proofErr w:type="spellStart"/>
              <w:r w:rsidRPr="00046811">
                <w:t>Cameras</w:t>
              </w:r>
              <w:proofErr w:type="spellEnd"/>
              <w:r w:rsidRPr="00046811">
                <w:t xml:space="preserve">, R. </w:t>
              </w:r>
              <w:proofErr w:type="spellStart"/>
              <w:r w:rsidRPr="00046811">
                <w:t>ur-Artal</w:t>
              </w:r>
              <w:proofErr w:type="spellEnd"/>
              <w:r w:rsidRPr="00046811">
                <w:t xml:space="preserve">, </w:t>
              </w:r>
              <w:proofErr w:type="spellStart"/>
              <w:r w:rsidRPr="00046811">
                <w:t>Juan</w:t>
              </w:r>
              <w:proofErr w:type="spellEnd"/>
              <w:r w:rsidRPr="00046811">
                <w:t xml:space="preserve">, </w:t>
              </w:r>
              <w:proofErr w:type="spellStart"/>
              <w:r w:rsidRPr="00046811">
                <w:t>and</w:t>
              </w:r>
              <w:proofErr w:type="spellEnd"/>
              <w:r w:rsidRPr="00046811">
                <w:t xml:space="preserve"> D. </w:t>
              </w:r>
              <w:proofErr w:type="spellStart"/>
              <w:r w:rsidRPr="00046811">
                <w:t>Tardos</w:t>
              </w:r>
              <w:proofErr w:type="spellEnd"/>
              <w:r w:rsidRPr="00046811">
                <w:t xml:space="preserve">, “ORB SLAM 2 : </w:t>
              </w:r>
              <w:proofErr w:type="spellStart"/>
              <w:r w:rsidRPr="00046811">
                <w:t>an</w:t>
              </w:r>
              <w:proofErr w:type="spellEnd"/>
              <w:r w:rsidRPr="00046811">
                <w:t xml:space="preserve"> Open-Source SLAM System </w:t>
              </w:r>
              <w:proofErr w:type="spellStart"/>
              <w:r w:rsidRPr="00046811">
                <w:t>for</w:t>
              </w:r>
              <w:proofErr w:type="spellEnd"/>
              <w:r w:rsidRPr="00046811">
                <w:t xml:space="preserve"> </w:t>
              </w:r>
              <w:proofErr w:type="spellStart"/>
              <w:r w:rsidRPr="00046811">
                <w:t>Monocular</w:t>
              </w:r>
              <w:proofErr w:type="spellEnd"/>
              <w:r w:rsidRPr="00046811">
                <w:t xml:space="preserve">, </w:t>
              </w:r>
              <w:proofErr w:type="spellStart"/>
              <w:r w:rsidRPr="00046811">
                <w:t>Stereo</w:t>
              </w:r>
              <w:proofErr w:type="spellEnd"/>
              <w:r w:rsidRPr="00046811">
                <w:t xml:space="preserve"> </w:t>
              </w:r>
              <w:proofErr w:type="spellStart"/>
              <w:r w:rsidRPr="00046811">
                <w:t>and</w:t>
              </w:r>
              <w:proofErr w:type="spellEnd"/>
              <w:r w:rsidRPr="00046811">
                <w:t>.”</w:t>
              </w:r>
            </w:p>
            <w:p w14:paraId="36E331FE" w14:textId="77777777" w:rsidR="00046811" w:rsidRPr="00046811" w:rsidRDefault="00046811" w:rsidP="00046811">
              <w:pPr>
                <w:pStyle w:val="a8"/>
              </w:pPr>
              <w:r w:rsidRPr="00046811">
                <w:t>[8]</w:t>
              </w:r>
              <w:r w:rsidRPr="00046811">
                <w:tab/>
                <w:t xml:space="preserve">R. </w:t>
              </w:r>
              <w:proofErr w:type="spellStart"/>
              <w:r w:rsidRPr="00046811">
                <w:t>Mur-Artal</w:t>
              </w:r>
              <w:proofErr w:type="spellEnd"/>
              <w:r w:rsidRPr="00046811">
                <w:t xml:space="preserve">, J. M. M. </w:t>
              </w:r>
              <w:proofErr w:type="spellStart"/>
              <w:r w:rsidRPr="00046811">
                <w:t>Montiel</w:t>
              </w:r>
              <w:proofErr w:type="spellEnd"/>
              <w:r w:rsidRPr="00046811">
                <w:t xml:space="preserve">, </w:t>
              </w:r>
              <w:proofErr w:type="spellStart"/>
              <w:r w:rsidRPr="00046811">
                <w:t>and</w:t>
              </w:r>
              <w:proofErr w:type="spellEnd"/>
              <w:r w:rsidRPr="00046811">
                <w:t xml:space="preserve"> J. D. </w:t>
              </w:r>
              <w:proofErr w:type="spellStart"/>
              <w:r w:rsidRPr="00046811">
                <w:t>Tardos</w:t>
              </w:r>
              <w:proofErr w:type="spellEnd"/>
              <w:r w:rsidRPr="00046811">
                <w:t xml:space="preserve">, “ORB-SLAM: A </w:t>
              </w:r>
              <w:proofErr w:type="spellStart"/>
              <w:r w:rsidRPr="00046811">
                <w:t>Versatile</w:t>
              </w:r>
              <w:proofErr w:type="spellEnd"/>
              <w:r w:rsidRPr="00046811">
                <w:t xml:space="preserve"> </w:t>
              </w:r>
              <w:proofErr w:type="spellStart"/>
              <w:r w:rsidRPr="00046811">
                <w:t>and</w:t>
              </w:r>
              <w:proofErr w:type="spellEnd"/>
              <w:r w:rsidRPr="00046811">
                <w:t xml:space="preserve"> </w:t>
              </w:r>
              <w:proofErr w:type="spellStart"/>
              <w:r w:rsidRPr="00046811">
                <w:t>Accurate</w:t>
              </w:r>
              <w:proofErr w:type="spellEnd"/>
              <w:r w:rsidRPr="00046811">
                <w:t xml:space="preserve"> </w:t>
              </w:r>
              <w:proofErr w:type="spellStart"/>
              <w:r w:rsidRPr="00046811">
                <w:t>Monocular</w:t>
              </w:r>
              <w:proofErr w:type="spellEnd"/>
              <w:r w:rsidRPr="00046811">
                <w:t xml:space="preserve"> SLAM System,” </w:t>
              </w:r>
              <w:r w:rsidRPr="00046811">
                <w:rPr>
                  <w:i/>
                  <w:iCs/>
                </w:rPr>
                <w:t xml:space="preserve">IEEE Trans. </w:t>
              </w:r>
              <w:proofErr w:type="spellStart"/>
              <w:r w:rsidRPr="00046811">
                <w:rPr>
                  <w:i/>
                  <w:iCs/>
                </w:rPr>
                <w:t>Robot</w:t>
              </w:r>
              <w:proofErr w:type="spellEnd"/>
              <w:r w:rsidRPr="00046811">
                <w:rPr>
                  <w:i/>
                  <w:iCs/>
                </w:rPr>
                <w:t>.</w:t>
              </w:r>
              <w:r w:rsidRPr="00046811">
                <w:t xml:space="preserve">, </w:t>
              </w:r>
              <w:proofErr w:type="spellStart"/>
              <w:r w:rsidRPr="00046811">
                <w:t>vol</w:t>
              </w:r>
              <w:proofErr w:type="spellEnd"/>
              <w:r w:rsidRPr="00046811">
                <w:t xml:space="preserve">. 31, </w:t>
              </w:r>
              <w:proofErr w:type="spellStart"/>
              <w:r w:rsidRPr="00046811">
                <w:t>no</w:t>
              </w:r>
              <w:proofErr w:type="spellEnd"/>
              <w:r w:rsidRPr="00046811">
                <w:t xml:space="preserve">. 5, Art. </w:t>
              </w:r>
              <w:proofErr w:type="spellStart"/>
              <w:r w:rsidRPr="00046811">
                <w:t>no</w:t>
              </w:r>
              <w:proofErr w:type="spellEnd"/>
              <w:r w:rsidRPr="00046811">
                <w:t xml:space="preserve">. 5, 2015, </w:t>
              </w:r>
              <w:proofErr w:type="spellStart"/>
              <w:r w:rsidRPr="00046811">
                <w:t>doi</w:t>
              </w:r>
              <w:proofErr w:type="spellEnd"/>
              <w:r w:rsidRPr="00046811">
                <w:t>: 10.1109/tro.2015.2463671.</w:t>
              </w:r>
            </w:p>
            <w:p w14:paraId="4501BA42" w14:textId="77777777" w:rsidR="00046811" w:rsidRPr="00046811" w:rsidRDefault="00046811" w:rsidP="00046811">
              <w:pPr>
                <w:pStyle w:val="a8"/>
              </w:pPr>
              <w:r w:rsidRPr="00046811">
                <w:t>[9]</w:t>
              </w:r>
              <w:r w:rsidRPr="00046811">
                <w:tab/>
                <w:t xml:space="preserve">E. </w:t>
              </w:r>
              <w:proofErr w:type="spellStart"/>
              <w:r w:rsidRPr="00046811">
                <w:t>Mouragnon</w:t>
              </w:r>
              <w:proofErr w:type="spellEnd"/>
              <w:r w:rsidRPr="00046811">
                <w:t xml:space="preserve">, M. </w:t>
              </w:r>
              <w:proofErr w:type="spellStart"/>
              <w:r w:rsidRPr="00046811">
                <w:t>Lhuillier</w:t>
              </w:r>
              <w:proofErr w:type="spellEnd"/>
              <w:r w:rsidRPr="00046811">
                <w:t xml:space="preserve">, M. </w:t>
              </w:r>
              <w:proofErr w:type="spellStart"/>
              <w:r w:rsidRPr="00046811">
                <w:t>Dhome</w:t>
              </w:r>
              <w:proofErr w:type="spellEnd"/>
              <w:r w:rsidRPr="00046811">
                <w:t xml:space="preserve">, F. </w:t>
              </w:r>
              <w:proofErr w:type="spellStart"/>
              <w:r w:rsidRPr="00046811">
                <w:t>Dekeyser</w:t>
              </w:r>
              <w:proofErr w:type="spellEnd"/>
              <w:r w:rsidRPr="00046811">
                <w:t xml:space="preserve">, </w:t>
              </w:r>
              <w:proofErr w:type="spellStart"/>
              <w:r w:rsidRPr="00046811">
                <w:t>and</w:t>
              </w:r>
              <w:proofErr w:type="spellEnd"/>
              <w:r w:rsidRPr="00046811">
                <w:t xml:space="preserve"> P. </w:t>
              </w:r>
              <w:proofErr w:type="spellStart"/>
              <w:r w:rsidRPr="00046811">
                <w:t>Sayd</w:t>
              </w:r>
              <w:proofErr w:type="spellEnd"/>
              <w:r w:rsidRPr="00046811">
                <w:t xml:space="preserve">, “Real Time </w:t>
              </w:r>
              <w:proofErr w:type="spellStart"/>
              <w:r w:rsidRPr="00046811">
                <w:t>Localization</w:t>
              </w:r>
              <w:proofErr w:type="spellEnd"/>
              <w:r w:rsidRPr="00046811">
                <w:t xml:space="preserve"> </w:t>
              </w:r>
              <w:proofErr w:type="spellStart"/>
              <w:r w:rsidRPr="00046811">
                <w:t>and</w:t>
              </w:r>
              <w:proofErr w:type="spellEnd"/>
              <w:r w:rsidRPr="00046811">
                <w:t xml:space="preserve"> 3D </w:t>
              </w:r>
              <w:proofErr w:type="spellStart"/>
              <w:r w:rsidRPr="00046811">
                <w:t>Reconstruction</w:t>
              </w:r>
              <w:proofErr w:type="spellEnd"/>
              <w:r w:rsidRPr="00046811">
                <w:t xml:space="preserve">,” </w:t>
              </w:r>
              <w:proofErr w:type="spellStart"/>
              <w:r w:rsidRPr="00046811">
                <w:t>in</w:t>
              </w:r>
              <w:proofErr w:type="spellEnd"/>
              <w:r w:rsidRPr="00046811">
                <w:t xml:space="preserve"> </w:t>
              </w:r>
              <w:r w:rsidRPr="00046811">
                <w:rPr>
                  <w:i/>
                  <w:iCs/>
                </w:rPr>
                <w:t xml:space="preserve">2006 IEEE Computer Society Conference </w:t>
              </w:r>
              <w:proofErr w:type="spellStart"/>
              <w:r w:rsidRPr="00046811">
                <w:rPr>
                  <w:i/>
                  <w:iCs/>
                </w:rPr>
                <w:t>on</w:t>
              </w:r>
              <w:proofErr w:type="spellEnd"/>
              <w:r w:rsidRPr="00046811">
                <w:rPr>
                  <w:i/>
                  <w:iCs/>
                </w:rPr>
                <w:t xml:space="preserve"> Computer Vision </w:t>
              </w:r>
              <w:proofErr w:type="spellStart"/>
              <w:r w:rsidRPr="00046811">
                <w:rPr>
                  <w:i/>
                  <w:iCs/>
                </w:rPr>
                <w:t>and</w:t>
              </w:r>
              <w:proofErr w:type="spellEnd"/>
              <w:r w:rsidRPr="00046811">
                <w:rPr>
                  <w:i/>
                  <w:iCs/>
                </w:rPr>
                <w:t xml:space="preserve"> </w:t>
              </w:r>
              <w:proofErr w:type="spellStart"/>
              <w:r w:rsidRPr="00046811">
                <w:rPr>
                  <w:i/>
                  <w:iCs/>
                </w:rPr>
                <w:t>Pattern</w:t>
              </w:r>
              <w:proofErr w:type="spellEnd"/>
              <w:r w:rsidRPr="00046811">
                <w:rPr>
                  <w:i/>
                  <w:iCs/>
                </w:rPr>
                <w:t xml:space="preserve"> </w:t>
              </w:r>
              <w:proofErr w:type="spellStart"/>
              <w:r w:rsidRPr="00046811">
                <w:rPr>
                  <w:i/>
                  <w:iCs/>
                </w:rPr>
                <w:t>Recognition</w:t>
              </w:r>
              <w:proofErr w:type="spellEnd"/>
              <w:r w:rsidRPr="00046811">
                <w:rPr>
                  <w:i/>
                  <w:iCs/>
                </w:rPr>
                <w:t xml:space="preserve"> (CVPR’06)</w:t>
              </w:r>
              <w:r w:rsidRPr="00046811">
                <w:t xml:space="preserve">, New York, NY, USA, 2006, </w:t>
              </w:r>
              <w:proofErr w:type="spellStart"/>
              <w:r w:rsidRPr="00046811">
                <w:t>pp</w:t>
              </w:r>
              <w:proofErr w:type="spellEnd"/>
              <w:r w:rsidRPr="00046811">
                <w:t xml:space="preserve">. 363–370. </w:t>
              </w:r>
              <w:proofErr w:type="spellStart"/>
              <w:r w:rsidRPr="00046811">
                <w:t>doi</w:t>
              </w:r>
              <w:proofErr w:type="spellEnd"/>
              <w:r w:rsidRPr="00046811">
                <w:t>: 10.1109/CVPR.2006.236.</w:t>
              </w:r>
            </w:p>
            <w:p w14:paraId="6E535FC6" w14:textId="77777777" w:rsidR="00046811" w:rsidRPr="00046811" w:rsidRDefault="00046811" w:rsidP="00046811">
              <w:pPr>
                <w:pStyle w:val="a8"/>
              </w:pPr>
              <w:r w:rsidRPr="00046811">
                <w:t>[10]</w:t>
              </w:r>
              <w:r w:rsidRPr="00046811">
                <w:tab/>
                <w:t xml:space="preserve">A. </w:t>
              </w:r>
              <w:proofErr w:type="spellStart"/>
              <w:r w:rsidRPr="00046811">
                <w:t>Hornung</w:t>
              </w:r>
              <w:proofErr w:type="spellEnd"/>
              <w:r w:rsidRPr="00046811">
                <w:t xml:space="preserve">, K. M. </w:t>
              </w:r>
              <w:proofErr w:type="spellStart"/>
              <w:r w:rsidRPr="00046811">
                <w:t>Wurm</w:t>
              </w:r>
              <w:proofErr w:type="spellEnd"/>
              <w:r w:rsidRPr="00046811">
                <w:t xml:space="preserve">, M. </w:t>
              </w:r>
              <w:proofErr w:type="spellStart"/>
              <w:r w:rsidRPr="00046811">
                <w:t>Bennewitz</w:t>
              </w:r>
              <w:proofErr w:type="spellEnd"/>
              <w:r w:rsidRPr="00046811">
                <w:t xml:space="preserve">, C. </w:t>
              </w:r>
              <w:proofErr w:type="spellStart"/>
              <w:r w:rsidRPr="00046811">
                <w:t>Stachniss</w:t>
              </w:r>
              <w:proofErr w:type="spellEnd"/>
              <w:r w:rsidRPr="00046811">
                <w:t xml:space="preserve">, </w:t>
              </w:r>
              <w:proofErr w:type="spellStart"/>
              <w:r w:rsidRPr="00046811">
                <w:t>and</w:t>
              </w:r>
              <w:proofErr w:type="spellEnd"/>
              <w:r w:rsidRPr="00046811">
                <w:t xml:space="preserve"> W. </w:t>
              </w:r>
              <w:proofErr w:type="spellStart"/>
              <w:r w:rsidRPr="00046811">
                <w:t>Burgard</w:t>
              </w:r>
              <w:proofErr w:type="spellEnd"/>
              <w:r w:rsidRPr="00046811">
                <w:t>, “</w:t>
              </w:r>
              <w:proofErr w:type="spellStart"/>
              <w:r w:rsidRPr="00046811">
                <w:t>OctoMap</w:t>
              </w:r>
              <w:proofErr w:type="spellEnd"/>
              <w:r w:rsidRPr="00046811">
                <w:t xml:space="preserve">: </w:t>
              </w:r>
              <w:proofErr w:type="spellStart"/>
              <w:r w:rsidRPr="00046811">
                <w:t>an</w:t>
              </w:r>
              <w:proofErr w:type="spellEnd"/>
              <w:r w:rsidRPr="00046811">
                <w:t xml:space="preserve"> </w:t>
              </w:r>
              <w:proofErr w:type="spellStart"/>
              <w:r w:rsidRPr="00046811">
                <w:t>efficient</w:t>
              </w:r>
              <w:proofErr w:type="spellEnd"/>
              <w:r w:rsidRPr="00046811">
                <w:t xml:space="preserve"> </w:t>
              </w:r>
              <w:proofErr w:type="spellStart"/>
              <w:r w:rsidRPr="00046811">
                <w:t>probabilistic</w:t>
              </w:r>
              <w:proofErr w:type="spellEnd"/>
              <w:r w:rsidRPr="00046811">
                <w:t xml:space="preserve"> 3D </w:t>
              </w:r>
              <w:proofErr w:type="spellStart"/>
              <w:r w:rsidRPr="00046811">
                <w:t>mapping</w:t>
              </w:r>
              <w:proofErr w:type="spellEnd"/>
              <w:r w:rsidRPr="00046811">
                <w:t xml:space="preserve"> </w:t>
              </w:r>
              <w:proofErr w:type="spellStart"/>
              <w:r w:rsidRPr="00046811">
                <w:t>framework</w:t>
              </w:r>
              <w:proofErr w:type="spellEnd"/>
              <w:r w:rsidRPr="00046811">
                <w:t xml:space="preserve"> </w:t>
              </w:r>
              <w:proofErr w:type="spellStart"/>
              <w:r w:rsidRPr="00046811">
                <w:t>based</w:t>
              </w:r>
              <w:proofErr w:type="spellEnd"/>
              <w:r w:rsidRPr="00046811">
                <w:t xml:space="preserve"> </w:t>
              </w:r>
              <w:proofErr w:type="spellStart"/>
              <w:r w:rsidRPr="00046811">
                <w:t>on</w:t>
              </w:r>
              <w:proofErr w:type="spellEnd"/>
              <w:r w:rsidRPr="00046811">
                <w:t xml:space="preserve"> </w:t>
              </w:r>
              <w:proofErr w:type="spellStart"/>
              <w:r w:rsidRPr="00046811">
                <w:t>octrees</w:t>
              </w:r>
              <w:proofErr w:type="spellEnd"/>
              <w:r w:rsidRPr="00046811">
                <w:t xml:space="preserve">,” </w:t>
              </w:r>
              <w:proofErr w:type="spellStart"/>
              <w:r w:rsidRPr="00046811">
                <w:rPr>
                  <w:i/>
                  <w:iCs/>
                </w:rPr>
                <w:t>Auton</w:t>
              </w:r>
              <w:proofErr w:type="spellEnd"/>
              <w:r w:rsidRPr="00046811">
                <w:rPr>
                  <w:i/>
                  <w:iCs/>
                </w:rPr>
                <w:t xml:space="preserve">. </w:t>
              </w:r>
              <w:proofErr w:type="spellStart"/>
              <w:r w:rsidRPr="00046811">
                <w:rPr>
                  <w:i/>
                  <w:iCs/>
                </w:rPr>
                <w:t>Robots</w:t>
              </w:r>
              <w:proofErr w:type="spellEnd"/>
              <w:r w:rsidRPr="00046811">
                <w:t xml:space="preserve">, </w:t>
              </w:r>
              <w:proofErr w:type="spellStart"/>
              <w:r w:rsidRPr="00046811">
                <w:t>vol</w:t>
              </w:r>
              <w:proofErr w:type="spellEnd"/>
              <w:r w:rsidRPr="00046811">
                <w:t xml:space="preserve">. 34, </w:t>
              </w:r>
              <w:proofErr w:type="spellStart"/>
              <w:r w:rsidRPr="00046811">
                <w:t>no</w:t>
              </w:r>
              <w:proofErr w:type="spellEnd"/>
              <w:r w:rsidRPr="00046811">
                <w:t xml:space="preserve">. 3, </w:t>
              </w:r>
              <w:proofErr w:type="spellStart"/>
              <w:r w:rsidRPr="00046811">
                <w:t>pp</w:t>
              </w:r>
              <w:proofErr w:type="spellEnd"/>
              <w:r w:rsidRPr="00046811">
                <w:t xml:space="preserve">. 189–206, </w:t>
              </w:r>
              <w:proofErr w:type="spellStart"/>
              <w:r w:rsidRPr="00046811">
                <w:t>Apr</w:t>
              </w:r>
              <w:proofErr w:type="spellEnd"/>
              <w:r w:rsidRPr="00046811">
                <w:t xml:space="preserve">. 2013, </w:t>
              </w:r>
              <w:proofErr w:type="spellStart"/>
              <w:r w:rsidRPr="00046811">
                <w:t>doi</w:t>
              </w:r>
              <w:proofErr w:type="spellEnd"/>
              <w:r w:rsidRPr="00046811">
                <w:t>: 10.1007/s10514-012-9321-0.</w:t>
              </w:r>
            </w:p>
            <w:p w14:paraId="0F8E1B0E" w14:textId="77777777" w:rsidR="00046811" w:rsidRPr="00046811" w:rsidRDefault="00046811" w:rsidP="00046811">
              <w:pPr>
                <w:pStyle w:val="a8"/>
              </w:pPr>
              <w:r w:rsidRPr="00046811">
                <w:t>[11]</w:t>
              </w:r>
              <w:r w:rsidRPr="00046811">
                <w:tab/>
                <w:t xml:space="preserve">A. </w:t>
              </w:r>
              <w:proofErr w:type="spellStart"/>
              <w:r w:rsidRPr="00046811">
                <w:t>Rosinol</w:t>
              </w:r>
              <w:proofErr w:type="spellEnd"/>
              <w:r w:rsidRPr="00046811">
                <w:t xml:space="preserve">, M. </w:t>
              </w:r>
              <w:proofErr w:type="spellStart"/>
              <w:r w:rsidRPr="00046811">
                <w:t>Abate</w:t>
              </w:r>
              <w:proofErr w:type="spellEnd"/>
              <w:r w:rsidRPr="00046811">
                <w:t xml:space="preserve">, Y. </w:t>
              </w:r>
              <w:proofErr w:type="spellStart"/>
              <w:r w:rsidRPr="00046811">
                <w:t>Chang</w:t>
              </w:r>
              <w:proofErr w:type="spellEnd"/>
              <w:r w:rsidRPr="00046811">
                <w:t xml:space="preserve">, </w:t>
              </w:r>
              <w:proofErr w:type="spellStart"/>
              <w:r w:rsidRPr="00046811">
                <w:t>and</w:t>
              </w:r>
              <w:proofErr w:type="spellEnd"/>
              <w:r w:rsidRPr="00046811">
                <w:t xml:space="preserve"> L. </w:t>
              </w:r>
              <w:proofErr w:type="spellStart"/>
              <w:r w:rsidRPr="00046811">
                <w:t>Carlone</w:t>
              </w:r>
              <w:proofErr w:type="spellEnd"/>
              <w:r w:rsidRPr="00046811">
                <w:t>, “</w:t>
              </w:r>
              <w:proofErr w:type="spellStart"/>
              <w:r w:rsidRPr="00046811">
                <w:t>Kimera</w:t>
              </w:r>
              <w:proofErr w:type="spellEnd"/>
              <w:r w:rsidRPr="00046811">
                <w:t xml:space="preserve">: </w:t>
              </w:r>
              <w:proofErr w:type="spellStart"/>
              <w:r w:rsidRPr="00046811">
                <w:t>an</w:t>
              </w:r>
              <w:proofErr w:type="spellEnd"/>
              <w:r w:rsidRPr="00046811">
                <w:t xml:space="preserve"> Open-Source Library </w:t>
              </w:r>
              <w:proofErr w:type="spellStart"/>
              <w:r w:rsidRPr="00046811">
                <w:t>for</w:t>
              </w:r>
              <w:proofErr w:type="spellEnd"/>
              <w:r w:rsidRPr="00046811">
                <w:t xml:space="preserve"> Real-Time </w:t>
              </w:r>
              <w:proofErr w:type="spellStart"/>
              <w:r w:rsidRPr="00046811">
                <w:t>Metric-Semantic</w:t>
              </w:r>
              <w:proofErr w:type="spellEnd"/>
              <w:r w:rsidRPr="00046811">
                <w:t xml:space="preserve"> </w:t>
              </w:r>
              <w:proofErr w:type="spellStart"/>
              <w:r w:rsidRPr="00046811">
                <w:t>Localization</w:t>
              </w:r>
              <w:proofErr w:type="spellEnd"/>
              <w:r w:rsidRPr="00046811">
                <w:t xml:space="preserve"> </w:t>
              </w:r>
              <w:proofErr w:type="spellStart"/>
              <w:r w:rsidRPr="00046811">
                <w:t>and</w:t>
              </w:r>
              <w:proofErr w:type="spellEnd"/>
              <w:r w:rsidRPr="00046811">
                <w:t xml:space="preserve"> </w:t>
              </w:r>
              <w:proofErr w:type="spellStart"/>
              <w:r w:rsidRPr="00046811">
                <w:t>Mapping</w:t>
              </w:r>
              <w:proofErr w:type="spellEnd"/>
              <w:r w:rsidRPr="00046811">
                <w:t xml:space="preserve">,” </w:t>
              </w:r>
              <w:proofErr w:type="spellStart"/>
              <w:r w:rsidRPr="00046811">
                <w:t>in</w:t>
              </w:r>
              <w:proofErr w:type="spellEnd"/>
              <w:r w:rsidRPr="00046811">
                <w:t xml:space="preserve"> </w:t>
              </w:r>
              <w:r w:rsidRPr="00046811">
                <w:rPr>
                  <w:i/>
                  <w:iCs/>
                </w:rPr>
                <w:t xml:space="preserve">2020 </w:t>
              </w:r>
              <w:r w:rsidRPr="00046811">
                <w:rPr>
                  <w:i/>
                  <w:iCs/>
                </w:rPr>
                <w:lastRenderedPageBreak/>
                <w:t xml:space="preserve">IEEE International Conference </w:t>
              </w:r>
              <w:proofErr w:type="spellStart"/>
              <w:r w:rsidRPr="00046811">
                <w:rPr>
                  <w:i/>
                  <w:iCs/>
                </w:rPr>
                <w:t>on</w:t>
              </w:r>
              <w:proofErr w:type="spellEnd"/>
              <w:r w:rsidRPr="00046811">
                <w:rPr>
                  <w:i/>
                  <w:iCs/>
                </w:rPr>
                <w:t xml:space="preserve"> </w:t>
              </w:r>
              <w:proofErr w:type="spellStart"/>
              <w:r w:rsidRPr="00046811">
                <w:rPr>
                  <w:i/>
                  <w:iCs/>
                </w:rPr>
                <w:t>Robotics</w:t>
              </w:r>
              <w:proofErr w:type="spellEnd"/>
              <w:r w:rsidRPr="00046811">
                <w:rPr>
                  <w:i/>
                  <w:iCs/>
                </w:rPr>
                <w:t xml:space="preserve"> </w:t>
              </w:r>
              <w:proofErr w:type="spellStart"/>
              <w:r w:rsidRPr="00046811">
                <w:rPr>
                  <w:i/>
                  <w:iCs/>
                </w:rPr>
                <w:t>and</w:t>
              </w:r>
              <w:proofErr w:type="spellEnd"/>
              <w:r w:rsidRPr="00046811">
                <w:rPr>
                  <w:i/>
                  <w:iCs/>
                </w:rPr>
                <w:t xml:space="preserve"> </w:t>
              </w:r>
              <w:proofErr w:type="spellStart"/>
              <w:r w:rsidRPr="00046811">
                <w:rPr>
                  <w:i/>
                  <w:iCs/>
                </w:rPr>
                <w:t>Automation</w:t>
              </w:r>
              <w:proofErr w:type="spellEnd"/>
              <w:r w:rsidRPr="00046811">
                <w:rPr>
                  <w:i/>
                  <w:iCs/>
                </w:rPr>
                <w:t xml:space="preserve"> (ICRA)</w:t>
              </w:r>
              <w:r w:rsidRPr="00046811">
                <w:t xml:space="preserve">, Paris, France, </w:t>
              </w:r>
              <w:proofErr w:type="spellStart"/>
              <w:r w:rsidRPr="00046811">
                <w:t>May</w:t>
              </w:r>
              <w:proofErr w:type="spellEnd"/>
              <w:r w:rsidRPr="00046811">
                <w:t xml:space="preserve"> 2020, </w:t>
              </w:r>
              <w:proofErr w:type="spellStart"/>
              <w:r w:rsidRPr="00046811">
                <w:t>pp</w:t>
              </w:r>
              <w:proofErr w:type="spellEnd"/>
              <w:r w:rsidRPr="00046811">
                <w:t xml:space="preserve">. 1689–1696. </w:t>
              </w:r>
              <w:proofErr w:type="spellStart"/>
              <w:r w:rsidRPr="00046811">
                <w:t>doi</w:t>
              </w:r>
              <w:proofErr w:type="spellEnd"/>
              <w:r w:rsidRPr="00046811">
                <w:t>: 10.1109/ICRA40945.2020.9196885.</w:t>
              </w:r>
            </w:p>
            <w:p w14:paraId="59B09FC2" w14:textId="77777777" w:rsidR="00046811" w:rsidRPr="00046811" w:rsidRDefault="00046811" w:rsidP="00046811">
              <w:pPr>
                <w:pStyle w:val="a8"/>
              </w:pPr>
              <w:r w:rsidRPr="00046811">
                <w:t>[12]</w:t>
              </w:r>
              <w:r w:rsidRPr="00046811">
                <w:tab/>
                <w:t xml:space="preserve">J. </w:t>
              </w:r>
              <w:proofErr w:type="spellStart"/>
              <w:r w:rsidRPr="00046811">
                <w:t>Engel</w:t>
              </w:r>
              <w:proofErr w:type="spellEnd"/>
              <w:r w:rsidRPr="00046811">
                <w:t xml:space="preserve">, T. </w:t>
              </w:r>
              <w:proofErr w:type="spellStart"/>
              <w:r w:rsidRPr="00046811">
                <w:t>Schöps</w:t>
              </w:r>
              <w:proofErr w:type="spellEnd"/>
              <w:r w:rsidRPr="00046811">
                <w:t xml:space="preserve">, </w:t>
              </w:r>
              <w:proofErr w:type="spellStart"/>
              <w:r w:rsidRPr="00046811">
                <w:t>and</w:t>
              </w:r>
              <w:proofErr w:type="spellEnd"/>
              <w:r w:rsidRPr="00046811">
                <w:t xml:space="preserve"> D. </w:t>
              </w:r>
              <w:proofErr w:type="spellStart"/>
              <w:r w:rsidRPr="00046811">
                <w:t>Cremers</w:t>
              </w:r>
              <w:proofErr w:type="spellEnd"/>
              <w:r w:rsidRPr="00046811">
                <w:t xml:space="preserve">, “LSD-SLAM: </w:t>
              </w:r>
              <w:proofErr w:type="spellStart"/>
              <w:r w:rsidRPr="00046811">
                <w:t>Large-Scale</w:t>
              </w:r>
              <w:proofErr w:type="spellEnd"/>
              <w:r w:rsidRPr="00046811">
                <w:t xml:space="preserve"> Direct </w:t>
              </w:r>
              <w:proofErr w:type="spellStart"/>
              <w:r w:rsidRPr="00046811">
                <w:t>Monocular</w:t>
              </w:r>
              <w:proofErr w:type="spellEnd"/>
              <w:r w:rsidRPr="00046811">
                <w:t xml:space="preserve"> SLAM,” </w:t>
              </w:r>
              <w:proofErr w:type="spellStart"/>
              <w:r w:rsidRPr="00046811">
                <w:t>in</w:t>
              </w:r>
              <w:proofErr w:type="spellEnd"/>
              <w:r w:rsidRPr="00046811">
                <w:t xml:space="preserve"> </w:t>
              </w:r>
              <w:r w:rsidRPr="00046811">
                <w:rPr>
                  <w:i/>
                  <w:iCs/>
                </w:rPr>
                <w:t>Computer Vision – ECCV 2014</w:t>
              </w:r>
              <w:r w:rsidRPr="00046811">
                <w:t xml:space="preserve">, </w:t>
              </w:r>
              <w:proofErr w:type="spellStart"/>
              <w:r w:rsidRPr="00046811">
                <w:t>vol</w:t>
              </w:r>
              <w:proofErr w:type="spellEnd"/>
              <w:r w:rsidRPr="00046811">
                <w:t xml:space="preserve">. 8690, D. </w:t>
              </w:r>
              <w:proofErr w:type="spellStart"/>
              <w:r w:rsidRPr="00046811">
                <w:t>Fleet</w:t>
              </w:r>
              <w:proofErr w:type="spellEnd"/>
              <w:r w:rsidRPr="00046811">
                <w:t xml:space="preserve">, T. </w:t>
              </w:r>
              <w:proofErr w:type="spellStart"/>
              <w:r w:rsidRPr="00046811">
                <w:t>Pajdla</w:t>
              </w:r>
              <w:proofErr w:type="spellEnd"/>
              <w:r w:rsidRPr="00046811">
                <w:t xml:space="preserve">, B. </w:t>
              </w:r>
              <w:proofErr w:type="spellStart"/>
              <w:r w:rsidRPr="00046811">
                <w:t>Schiele</w:t>
              </w:r>
              <w:proofErr w:type="spellEnd"/>
              <w:r w:rsidRPr="00046811">
                <w:t xml:space="preserve">, </w:t>
              </w:r>
              <w:proofErr w:type="spellStart"/>
              <w:r w:rsidRPr="00046811">
                <w:t>and</w:t>
              </w:r>
              <w:proofErr w:type="spellEnd"/>
              <w:r w:rsidRPr="00046811">
                <w:t xml:space="preserve"> T. </w:t>
              </w:r>
              <w:proofErr w:type="spellStart"/>
              <w:r w:rsidRPr="00046811">
                <w:t>Tuytelaars</w:t>
              </w:r>
              <w:proofErr w:type="spellEnd"/>
              <w:r w:rsidRPr="00046811">
                <w:t xml:space="preserve">, </w:t>
              </w:r>
              <w:proofErr w:type="spellStart"/>
              <w:r w:rsidRPr="00046811">
                <w:t>Eds</w:t>
              </w:r>
              <w:proofErr w:type="spellEnd"/>
              <w:r w:rsidRPr="00046811">
                <w:t xml:space="preserve">. </w:t>
              </w:r>
              <w:proofErr w:type="spellStart"/>
              <w:r w:rsidRPr="00046811">
                <w:t>Cham</w:t>
              </w:r>
              <w:proofErr w:type="spellEnd"/>
              <w:r w:rsidRPr="00046811">
                <w:t xml:space="preserve">: Springer International Publishing, 2014, </w:t>
              </w:r>
              <w:proofErr w:type="spellStart"/>
              <w:r w:rsidRPr="00046811">
                <w:t>pp</w:t>
              </w:r>
              <w:proofErr w:type="spellEnd"/>
              <w:r w:rsidRPr="00046811">
                <w:t xml:space="preserve">. 834–849. </w:t>
              </w:r>
              <w:proofErr w:type="spellStart"/>
              <w:r w:rsidRPr="00046811">
                <w:t>doi</w:t>
              </w:r>
              <w:proofErr w:type="spellEnd"/>
              <w:r w:rsidRPr="00046811">
                <w:t>: 10.1007/978-3-319-10605-2_54.</w:t>
              </w:r>
            </w:p>
            <w:p w14:paraId="67EDADBD" w14:textId="77777777" w:rsidR="00046811" w:rsidRPr="00046811" w:rsidRDefault="00046811" w:rsidP="00046811">
              <w:pPr>
                <w:pStyle w:val="a8"/>
              </w:pPr>
              <w:r w:rsidRPr="00046811">
                <w:t>[13]</w:t>
              </w:r>
              <w:r w:rsidRPr="00046811">
                <w:tab/>
                <w:t xml:space="preserve">C. </w:t>
              </w:r>
              <w:proofErr w:type="spellStart"/>
              <w:r w:rsidRPr="00046811">
                <w:t>Forster</w:t>
              </w:r>
              <w:proofErr w:type="spellEnd"/>
              <w:r w:rsidRPr="00046811">
                <w:t xml:space="preserve">, M. </w:t>
              </w:r>
              <w:proofErr w:type="spellStart"/>
              <w:r w:rsidRPr="00046811">
                <w:t>Pizzoli</w:t>
              </w:r>
              <w:proofErr w:type="spellEnd"/>
              <w:r w:rsidRPr="00046811">
                <w:t xml:space="preserve">, </w:t>
              </w:r>
              <w:proofErr w:type="spellStart"/>
              <w:r w:rsidRPr="00046811">
                <w:t>and</w:t>
              </w:r>
              <w:proofErr w:type="spellEnd"/>
              <w:r w:rsidRPr="00046811">
                <w:t xml:space="preserve"> D. </w:t>
              </w:r>
              <w:proofErr w:type="spellStart"/>
              <w:r w:rsidRPr="00046811">
                <w:t>Scaramuzza</w:t>
              </w:r>
              <w:proofErr w:type="spellEnd"/>
              <w:r w:rsidRPr="00046811">
                <w:t xml:space="preserve">, “SVO: Fast </w:t>
              </w:r>
              <w:proofErr w:type="spellStart"/>
              <w:r w:rsidRPr="00046811">
                <w:t>semi-direct</w:t>
              </w:r>
              <w:proofErr w:type="spellEnd"/>
              <w:r w:rsidRPr="00046811">
                <w:t xml:space="preserve"> </w:t>
              </w:r>
              <w:proofErr w:type="spellStart"/>
              <w:r w:rsidRPr="00046811">
                <w:t>monocular</w:t>
              </w:r>
              <w:proofErr w:type="spellEnd"/>
              <w:r w:rsidRPr="00046811">
                <w:t xml:space="preserve"> </w:t>
              </w:r>
              <w:proofErr w:type="spellStart"/>
              <w:r w:rsidRPr="00046811">
                <w:t>visual</w:t>
              </w:r>
              <w:proofErr w:type="spellEnd"/>
              <w:r w:rsidRPr="00046811">
                <w:t xml:space="preserve"> </w:t>
              </w:r>
              <w:proofErr w:type="spellStart"/>
              <w:r w:rsidRPr="00046811">
                <w:t>odometry</w:t>
              </w:r>
              <w:proofErr w:type="spellEnd"/>
              <w:r w:rsidRPr="00046811">
                <w:t xml:space="preserve">,” </w:t>
              </w:r>
              <w:proofErr w:type="spellStart"/>
              <w:r w:rsidRPr="00046811">
                <w:t>in</w:t>
              </w:r>
              <w:proofErr w:type="spellEnd"/>
              <w:r w:rsidRPr="00046811">
                <w:t xml:space="preserve"> </w:t>
              </w:r>
              <w:r w:rsidRPr="00046811">
                <w:rPr>
                  <w:i/>
                  <w:iCs/>
                </w:rPr>
                <w:t xml:space="preserve">2014 IEEE International Conference </w:t>
              </w:r>
              <w:proofErr w:type="spellStart"/>
              <w:r w:rsidRPr="00046811">
                <w:rPr>
                  <w:i/>
                  <w:iCs/>
                </w:rPr>
                <w:t>on</w:t>
              </w:r>
              <w:proofErr w:type="spellEnd"/>
              <w:r w:rsidRPr="00046811">
                <w:rPr>
                  <w:i/>
                  <w:iCs/>
                </w:rPr>
                <w:t xml:space="preserve"> </w:t>
              </w:r>
              <w:proofErr w:type="spellStart"/>
              <w:r w:rsidRPr="00046811">
                <w:rPr>
                  <w:i/>
                  <w:iCs/>
                </w:rPr>
                <w:t>Robotics</w:t>
              </w:r>
              <w:proofErr w:type="spellEnd"/>
              <w:r w:rsidRPr="00046811">
                <w:rPr>
                  <w:i/>
                  <w:iCs/>
                </w:rPr>
                <w:t xml:space="preserve"> </w:t>
              </w:r>
              <w:proofErr w:type="spellStart"/>
              <w:r w:rsidRPr="00046811">
                <w:rPr>
                  <w:i/>
                  <w:iCs/>
                </w:rPr>
                <w:t>and</w:t>
              </w:r>
              <w:proofErr w:type="spellEnd"/>
              <w:r w:rsidRPr="00046811">
                <w:rPr>
                  <w:i/>
                  <w:iCs/>
                </w:rPr>
                <w:t xml:space="preserve"> </w:t>
              </w:r>
              <w:proofErr w:type="spellStart"/>
              <w:r w:rsidRPr="00046811">
                <w:rPr>
                  <w:i/>
                  <w:iCs/>
                </w:rPr>
                <w:t>Automation</w:t>
              </w:r>
              <w:proofErr w:type="spellEnd"/>
              <w:r w:rsidRPr="00046811">
                <w:rPr>
                  <w:i/>
                  <w:iCs/>
                </w:rPr>
                <w:t xml:space="preserve"> (ICRA)</w:t>
              </w:r>
              <w:r w:rsidRPr="00046811">
                <w:t xml:space="preserve">, 2014, </w:t>
              </w:r>
              <w:proofErr w:type="spellStart"/>
              <w:r w:rsidRPr="00046811">
                <w:t>pp</w:t>
              </w:r>
              <w:proofErr w:type="spellEnd"/>
              <w:r w:rsidRPr="00046811">
                <w:t xml:space="preserve">. 15–22. </w:t>
              </w:r>
              <w:proofErr w:type="spellStart"/>
              <w:r w:rsidRPr="00046811">
                <w:t>doi</w:t>
              </w:r>
              <w:proofErr w:type="spellEnd"/>
              <w:r w:rsidRPr="00046811">
                <w:t>: 10.1109/ICRA.2014.6906584.</w:t>
              </w:r>
            </w:p>
            <w:p w14:paraId="242F2AD1" w14:textId="77777777" w:rsidR="00046811" w:rsidRPr="00046811" w:rsidRDefault="00046811" w:rsidP="00046811">
              <w:pPr>
                <w:pStyle w:val="a8"/>
              </w:pPr>
              <w:r w:rsidRPr="00046811">
                <w:t>[14]</w:t>
              </w:r>
              <w:r w:rsidRPr="00046811">
                <w:tab/>
                <w:t xml:space="preserve">M. De </w:t>
              </w:r>
              <w:proofErr w:type="spellStart"/>
              <w:r w:rsidRPr="00046811">
                <w:t>Croce</w:t>
              </w:r>
              <w:proofErr w:type="spellEnd"/>
              <w:r w:rsidRPr="00046811">
                <w:t xml:space="preserve">, T. </w:t>
              </w:r>
              <w:proofErr w:type="spellStart"/>
              <w:r w:rsidRPr="00046811">
                <w:t>Pire</w:t>
              </w:r>
              <w:proofErr w:type="spellEnd"/>
              <w:r w:rsidRPr="00046811">
                <w:t xml:space="preserve">, </w:t>
              </w:r>
              <w:proofErr w:type="spellStart"/>
              <w:r w:rsidRPr="00046811">
                <w:t>and</w:t>
              </w:r>
              <w:proofErr w:type="spellEnd"/>
              <w:r w:rsidRPr="00046811">
                <w:t xml:space="preserve"> F. </w:t>
              </w:r>
              <w:proofErr w:type="spellStart"/>
              <w:r w:rsidRPr="00046811">
                <w:t>Bergero</w:t>
              </w:r>
              <w:proofErr w:type="spellEnd"/>
              <w:r w:rsidRPr="00046811">
                <w:t xml:space="preserve">, “DS-PTAM: </w:t>
              </w:r>
              <w:proofErr w:type="spellStart"/>
              <w:r w:rsidRPr="00046811">
                <w:t>Distributed</w:t>
              </w:r>
              <w:proofErr w:type="spellEnd"/>
              <w:r w:rsidRPr="00046811">
                <w:t xml:space="preserve"> </w:t>
              </w:r>
              <w:proofErr w:type="spellStart"/>
              <w:r w:rsidRPr="00046811">
                <w:t>Stereo</w:t>
              </w:r>
              <w:proofErr w:type="spellEnd"/>
              <w:r w:rsidRPr="00046811">
                <w:t xml:space="preserve"> </w:t>
              </w:r>
              <w:proofErr w:type="spellStart"/>
              <w:r w:rsidRPr="00046811">
                <w:t>Parallel</w:t>
              </w:r>
              <w:proofErr w:type="spellEnd"/>
              <w:r w:rsidRPr="00046811">
                <w:t xml:space="preserve"> </w:t>
              </w:r>
              <w:proofErr w:type="spellStart"/>
              <w:r w:rsidRPr="00046811">
                <w:t>Tracking</w:t>
              </w:r>
              <w:proofErr w:type="spellEnd"/>
              <w:r w:rsidRPr="00046811">
                <w:t xml:space="preserve"> </w:t>
              </w:r>
              <w:proofErr w:type="spellStart"/>
              <w:r w:rsidRPr="00046811">
                <w:t>and</w:t>
              </w:r>
              <w:proofErr w:type="spellEnd"/>
              <w:r w:rsidRPr="00046811">
                <w:t xml:space="preserve"> </w:t>
              </w:r>
              <w:proofErr w:type="spellStart"/>
              <w:r w:rsidRPr="00046811">
                <w:t>Mapping</w:t>
              </w:r>
              <w:proofErr w:type="spellEnd"/>
              <w:r w:rsidRPr="00046811">
                <w:t xml:space="preserve"> SLAM System,” </w:t>
              </w:r>
              <w:r w:rsidRPr="00046811">
                <w:rPr>
                  <w:i/>
                  <w:iCs/>
                </w:rPr>
                <w:t xml:space="preserve">J. </w:t>
              </w:r>
              <w:proofErr w:type="spellStart"/>
              <w:r w:rsidRPr="00046811">
                <w:rPr>
                  <w:i/>
                  <w:iCs/>
                </w:rPr>
                <w:t>Intell</w:t>
              </w:r>
              <w:proofErr w:type="spellEnd"/>
              <w:r w:rsidRPr="00046811">
                <w:rPr>
                  <w:i/>
                  <w:iCs/>
                </w:rPr>
                <w:t xml:space="preserve">. </w:t>
              </w:r>
              <w:proofErr w:type="spellStart"/>
              <w:r w:rsidRPr="00046811">
                <w:rPr>
                  <w:i/>
                  <w:iCs/>
                </w:rPr>
                <w:t>Robot</w:t>
              </w:r>
              <w:proofErr w:type="spellEnd"/>
              <w:r w:rsidRPr="00046811">
                <w:rPr>
                  <w:i/>
                  <w:iCs/>
                </w:rPr>
                <w:t xml:space="preserve">. </w:t>
              </w:r>
              <w:proofErr w:type="spellStart"/>
              <w:r w:rsidRPr="00046811">
                <w:rPr>
                  <w:i/>
                  <w:iCs/>
                </w:rPr>
                <w:t>Syst</w:t>
              </w:r>
              <w:proofErr w:type="spellEnd"/>
              <w:r w:rsidRPr="00046811">
                <w:rPr>
                  <w:i/>
                  <w:iCs/>
                </w:rPr>
                <w:t>.</w:t>
              </w:r>
              <w:r w:rsidRPr="00046811">
                <w:t xml:space="preserve">, </w:t>
              </w:r>
              <w:proofErr w:type="spellStart"/>
              <w:r w:rsidRPr="00046811">
                <w:t>vol</w:t>
              </w:r>
              <w:proofErr w:type="spellEnd"/>
              <w:r w:rsidRPr="00046811">
                <w:t xml:space="preserve">. 95, </w:t>
              </w:r>
              <w:proofErr w:type="spellStart"/>
              <w:r w:rsidRPr="00046811">
                <w:t>no</w:t>
              </w:r>
              <w:proofErr w:type="spellEnd"/>
              <w:r w:rsidRPr="00046811">
                <w:t xml:space="preserve">. 2, Art. </w:t>
              </w:r>
              <w:proofErr w:type="spellStart"/>
              <w:r w:rsidRPr="00046811">
                <w:t>no</w:t>
              </w:r>
              <w:proofErr w:type="spellEnd"/>
              <w:r w:rsidRPr="00046811">
                <w:t xml:space="preserve">. 2, </w:t>
              </w:r>
              <w:proofErr w:type="spellStart"/>
              <w:r w:rsidRPr="00046811">
                <w:t>Aug</w:t>
              </w:r>
              <w:proofErr w:type="spellEnd"/>
              <w:r w:rsidRPr="00046811">
                <w:t xml:space="preserve">. 2019, </w:t>
              </w:r>
              <w:proofErr w:type="spellStart"/>
              <w:r w:rsidRPr="00046811">
                <w:t>doi</w:t>
              </w:r>
              <w:proofErr w:type="spellEnd"/>
              <w:r w:rsidRPr="00046811">
                <w:t>: 10.1007/s10846-018-0913-6.</w:t>
              </w:r>
            </w:p>
            <w:p w14:paraId="408A50C5" w14:textId="77777777" w:rsidR="00046811" w:rsidRPr="00046811" w:rsidRDefault="00046811" w:rsidP="00046811">
              <w:pPr>
                <w:pStyle w:val="a8"/>
              </w:pPr>
              <w:r w:rsidRPr="00046811">
                <w:t>[15]</w:t>
              </w:r>
              <w:r w:rsidRPr="00046811">
                <w:tab/>
                <w:t xml:space="preserve">A. J. </w:t>
              </w:r>
              <w:proofErr w:type="spellStart"/>
              <w:r w:rsidRPr="00046811">
                <w:t>Davison</w:t>
              </w:r>
              <w:proofErr w:type="spellEnd"/>
              <w:r w:rsidRPr="00046811">
                <w:t xml:space="preserve">, I. D. </w:t>
              </w:r>
              <w:proofErr w:type="spellStart"/>
              <w:r w:rsidRPr="00046811">
                <w:t>Reid</w:t>
              </w:r>
              <w:proofErr w:type="spellEnd"/>
              <w:r w:rsidRPr="00046811">
                <w:t xml:space="preserve">, N. D. </w:t>
              </w:r>
              <w:proofErr w:type="spellStart"/>
              <w:r w:rsidRPr="00046811">
                <w:t>Molton</w:t>
              </w:r>
              <w:proofErr w:type="spellEnd"/>
              <w:r w:rsidRPr="00046811">
                <w:t xml:space="preserve">, </w:t>
              </w:r>
              <w:proofErr w:type="spellStart"/>
              <w:r w:rsidRPr="00046811">
                <w:t>and</w:t>
              </w:r>
              <w:proofErr w:type="spellEnd"/>
              <w:r w:rsidRPr="00046811">
                <w:t xml:space="preserve"> O. </w:t>
              </w:r>
              <w:proofErr w:type="spellStart"/>
              <w:r w:rsidRPr="00046811">
                <w:t>Stasse</w:t>
              </w:r>
              <w:proofErr w:type="spellEnd"/>
              <w:r w:rsidRPr="00046811">
                <w:t>, “</w:t>
              </w:r>
              <w:proofErr w:type="spellStart"/>
              <w:r w:rsidRPr="00046811">
                <w:t>MonoSLAM</w:t>
              </w:r>
              <w:proofErr w:type="spellEnd"/>
              <w:r w:rsidRPr="00046811">
                <w:t xml:space="preserve">: Real-Time Single </w:t>
              </w:r>
              <w:proofErr w:type="spellStart"/>
              <w:r w:rsidRPr="00046811">
                <w:t>Camera</w:t>
              </w:r>
              <w:proofErr w:type="spellEnd"/>
              <w:r w:rsidRPr="00046811">
                <w:t xml:space="preserve"> SLAM,” </w:t>
              </w:r>
              <w:r w:rsidRPr="00046811">
                <w:rPr>
                  <w:i/>
                  <w:iCs/>
                </w:rPr>
                <w:t xml:space="preserve">IEEE Trans. </w:t>
              </w:r>
              <w:proofErr w:type="spellStart"/>
              <w:r w:rsidRPr="00046811">
                <w:rPr>
                  <w:i/>
                  <w:iCs/>
                </w:rPr>
                <w:t>Pattern</w:t>
              </w:r>
              <w:proofErr w:type="spellEnd"/>
              <w:r w:rsidRPr="00046811">
                <w:rPr>
                  <w:i/>
                  <w:iCs/>
                </w:rPr>
                <w:t xml:space="preserve"> </w:t>
              </w:r>
              <w:proofErr w:type="spellStart"/>
              <w:r w:rsidRPr="00046811">
                <w:rPr>
                  <w:i/>
                  <w:iCs/>
                </w:rPr>
                <w:t>Anal</w:t>
              </w:r>
              <w:proofErr w:type="spellEnd"/>
              <w:r w:rsidRPr="00046811">
                <w:rPr>
                  <w:i/>
                  <w:iCs/>
                </w:rPr>
                <w:t xml:space="preserve">. </w:t>
              </w:r>
              <w:proofErr w:type="spellStart"/>
              <w:r w:rsidRPr="00046811">
                <w:rPr>
                  <w:i/>
                  <w:iCs/>
                </w:rPr>
                <w:t>Mach</w:t>
              </w:r>
              <w:proofErr w:type="spellEnd"/>
              <w:r w:rsidRPr="00046811">
                <w:rPr>
                  <w:i/>
                  <w:iCs/>
                </w:rPr>
                <w:t xml:space="preserve">. </w:t>
              </w:r>
              <w:proofErr w:type="spellStart"/>
              <w:r w:rsidRPr="00046811">
                <w:rPr>
                  <w:i/>
                  <w:iCs/>
                </w:rPr>
                <w:t>Intell</w:t>
              </w:r>
              <w:proofErr w:type="spellEnd"/>
              <w:r w:rsidRPr="00046811">
                <w:rPr>
                  <w:i/>
                  <w:iCs/>
                </w:rPr>
                <w:t>.</w:t>
              </w:r>
              <w:r w:rsidRPr="00046811">
                <w:t xml:space="preserve">, </w:t>
              </w:r>
              <w:proofErr w:type="spellStart"/>
              <w:r w:rsidRPr="00046811">
                <w:t>vol</w:t>
              </w:r>
              <w:proofErr w:type="spellEnd"/>
              <w:r w:rsidRPr="00046811">
                <w:t xml:space="preserve">. 29, </w:t>
              </w:r>
              <w:proofErr w:type="spellStart"/>
              <w:r w:rsidRPr="00046811">
                <w:t>no</w:t>
              </w:r>
              <w:proofErr w:type="spellEnd"/>
              <w:r w:rsidRPr="00046811">
                <w:t xml:space="preserve">. 6, Art. </w:t>
              </w:r>
              <w:proofErr w:type="spellStart"/>
              <w:r w:rsidRPr="00046811">
                <w:t>no</w:t>
              </w:r>
              <w:proofErr w:type="spellEnd"/>
              <w:r w:rsidRPr="00046811">
                <w:t xml:space="preserve">. 6, </w:t>
              </w:r>
              <w:proofErr w:type="spellStart"/>
              <w:r w:rsidRPr="00046811">
                <w:t>Jun</w:t>
              </w:r>
              <w:proofErr w:type="spellEnd"/>
              <w:r w:rsidRPr="00046811">
                <w:t xml:space="preserve">. 2007, </w:t>
              </w:r>
              <w:proofErr w:type="spellStart"/>
              <w:r w:rsidRPr="00046811">
                <w:t>doi</w:t>
              </w:r>
              <w:proofErr w:type="spellEnd"/>
              <w:r w:rsidRPr="00046811">
                <w:t>: 10.1109/TPAMI.2007.1049.</w:t>
              </w:r>
            </w:p>
            <w:p w14:paraId="15495BED" w14:textId="77777777" w:rsidR="00046811" w:rsidRPr="00046811" w:rsidRDefault="00046811" w:rsidP="00046811">
              <w:pPr>
                <w:pStyle w:val="a8"/>
              </w:pPr>
              <w:r w:rsidRPr="00046811">
                <w:t>[16]</w:t>
              </w:r>
              <w:r w:rsidRPr="00046811">
                <w:tab/>
                <w:t xml:space="preserve">B. </w:t>
              </w:r>
              <w:proofErr w:type="spellStart"/>
              <w:r w:rsidRPr="00046811">
                <w:t>Bescos</w:t>
              </w:r>
              <w:proofErr w:type="spellEnd"/>
              <w:r w:rsidRPr="00046811">
                <w:t xml:space="preserve">, J. M. </w:t>
              </w:r>
              <w:proofErr w:type="spellStart"/>
              <w:r w:rsidRPr="00046811">
                <w:t>Facil</w:t>
              </w:r>
              <w:proofErr w:type="spellEnd"/>
              <w:r w:rsidRPr="00046811">
                <w:t xml:space="preserve">, J. </w:t>
              </w:r>
              <w:proofErr w:type="spellStart"/>
              <w:r w:rsidRPr="00046811">
                <w:t>Civera</w:t>
              </w:r>
              <w:proofErr w:type="spellEnd"/>
              <w:r w:rsidRPr="00046811">
                <w:t xml:space="preserve">, </w:t>
              </w:r>
              <w:proofErr w:type="spellStart"/>
              <w:r w:rsidRPr="00046811">
                <w:t>and</w:t>
              </w:r>
              <w:proofErr w:type="spellEnd"/>
              <w:r w:rsidRPr="00046811">
                <w:t xml:space="preserve"> J. </w:t>
              </w:r>
              <w:proofErr w:type="spellStart"/>
              <w:r w:rsidRPr="00046811">
                <w:t>Neira</w:t>
              </w:r>
              <w:proofErr w:type="spellEnd"/>
              <w:r w:rsidRPr="00046811">
                <w:t xml:space="preserve">, “DynaSLAM: </w:t>
              </w:r>
              <w:proofErr w:type="spellStart"/>
              <w:r w:rsidRPr="00046811">
                <w:t>Tracking</w:t>
              </w:r>
              <w:proofErr w:type="spellEnd"/>
              <w:r w:rsidRPr="00046811">
                <w:t xml:space="preserve">, </w:t>
              </w:r>
              <w:proofErr w:type="spellStart"/>
              <w:r w:rsidRPr="00046811">
                <w:t>Mapping</w:t>
              </w:r>
              <w:proofErr w:type="spellEnd"/>
              <w:r w:rsidRPr="00046811">
                <w:t xml:space="preserve">, </w:t>
              </w:r>
              <w:proofErr w:type="spellStart"/>
              <w:r w:rsidRPr="00046811">
                <w:t>and</w:t>
              </w:r>
              <w:proofErr w:type="spellEnd"/>
              <w:r w:rsidRPr="00046811">
                <w:t xml:space="preserve"> </w:t>
              </w:r>
              <w:proofErr w:type="spellStart"/>
              <w:r w:rsidRPr="00046811">
                <w:t>Inpainting</w:t>
              </w:r>
              <w:proofErr w:type="spellEnd"/>
              <w:r w:rsidRPr="00046811">
                <w:t xml:space="preserve"> </w:t>
              </w:r>
              <w:proofErr w:type="spellStart"/>
              <w:r w:rsidRPr="00046811">
                <w:t>in</w:t>
              </w:r>
              <w:proofErr w:type="spellEnd"/>
              <w:r w:rsidRPr="00046811">
                <w:t xml:space="preserve"> Dynamic </w:t>
              </w:r>
              <w:proofErr w:type="spellStart"/>
              <w:r w:rsidRPr="00046811">
                <w:t>Scenes</w:t>
              </w:r>
              <w:proofErr w:type="spellEnd"/>
              <w:r w:rsidRPr="00046811">
                <w:t xml:space="preserve">,” </w:t>
              </w:r>
              <w:r w:rsidRPr="00046811">
                <w:rPr>
                  <w:i/>
                  <w:iCs/>
                </w:rPr>
                <w:t xml:space="preserve">IEEE </w:t>
              </w:r>
              <w:proofErr w:type="spellStart"/>
              <w:r w:rsidRPr="00046811">
                <w:rPr>
                  <w:i/>
                  <w:iCs/>
                </w:rPr>
                <w:t>Robot</w:t>
              </w:r>
              <w:proofErr w:type="spellEnd"/>
              <w:r w:rsidRPr="00046811">
                <w:rPr>
                  <w:i/>
                  <w:iCs/>
                </w:rPr>
                <w:t xml:space="preserve">. </w:t>
              </w:r>
              <w:proofErr w:type="spellStart"/>
              <w:r w:rsidRPr="00046811">
                <w:rPr>
                  <w:i/>
                  <w:iCs/>
                </w:rPr>
                <w:t>Autom</w:t>
              </w:r>
              <w:proofErr w:type="spellEnd"/>
              <w:r w:rsidRPr="00046811">
                <w:rPr>
                  <w:i/>
                  <w:iCs/>
                </w:rPr>
                <w:t xml:space="preserve">. </w:t>
              </w:r>
              <w:proofErr w:type="spellStart"/>
              <w:r w:rsidRPr="00046811">
                <w:rPr>
                  <w:i/>
                  <w:iCs/>
                </w:rPr>
                <w:t>Lett</w:t>
              </w:r>
              <w:proofErr w:type="spellEnd"/>
              <w:r w:rsidRPr="00046811">
                <w:rPr>
                  <w:i/>
                  <w:iCs/>
                </w:rPr>
                <w:t>.</w:t>
              </w:r>
              <w:r w:rsidRPr="00046811">
                <w:t xml:space="preserve">, </w:t>
              </w:r>
              <w:proofErr w:type="spellStart"/>
              <w:r w:rsidRPr="00046811">
                <w:t>vol</w:t>
              </w:r>
              <w:proofErr w:type="spellEnd"/>
              <w:r w:rsidRPr="00046811">
                <w:t xml:space="preserve">. 3, </w:t>
              </w:r>
              <w:proofErr w:type="spellStart"/>
              <w:r w:rsidRPr="00046811">
                <w:t>no</w:t>
              </w:r>
              <w:proofErr w:type="spellEnd"/>
              <w:r w:rsidRPr="00046811">
                <w:t xml:space="preserve">. 4, </w:t>
              </w:r>
              <w:proofErr w:type="spellStart"/>
              <w:r w:rsidRPr="00046811">
                <w:t>pp</w:t>
              </w:r>
              <w:proofErr w:type="spellEnd"/>
              <w:r w:rsidRPr="00046811">
                <w:t xml:space="preserve">. 4076–4083, </w:t>
              </w:r>
              <w:proofErr w:type="spellStart"/>
              <w:r w:rsidRPr="00046811">
                <w:t>Oct</w:t>
              </w:r>
              <w:proofErr w:type="spellEnd"/>
              <w:r w:rsidRPr="00046811">
                <w:t xml:space="preserve">. 2018, </w:t>
              </w:r>
              <w:proofErr w:type="spellStart"/>
              <w:r w:rsidRPr="00046811">
                <w:t>doi</w:t>
              </w:r>
              <w:proofErr w:type="spellEnd"/>
              <w:r w:rsidRPr="00046811">
                <w:t>: 10.1109/LRA.2018.2860039.</w:t>
              </w:r>
            </w:p>
            <w:p w14:paraId="3A585C14" w14:textId="77777777" w:rsidR="00046811" w:rsidRPr="00046811" w:rsidRDefault="00046811" w:rsidP="00046811">
              <w:pPr>
                <w:pStyle w:val="a8"/>
              </w:pPr>
              <w:r w:rsidRPr="00046811">
                <w:t>[17]</w:t>
              </w:r>
              <w:r w:rsidRPr="00046811">
                <w:tab/>
                <w:t xml:space="preserve">K. </w:t>
              </w:r>
              <w:proofErr w:type="spellStart"/>
              <w:r w:rsidRPr="00046811">
                <w:t>He</w:t>
              </w:r>
              <w:proofErr w:type="spellEnd"/>
              <w:r w:rsidRPr="00046811">
                <w:t xml:space="preserve">, G. </w:t>
              </w:r>
              <w:proofErr w:type="spellStart"/>
              <w:r w:rsidRPr="00046811">
                <w:t>Gkioxari</w:t>
              </w:r>
              <w:proofErr w:type="spellEnd"/>
              <w:r w:rsidRPr="00046811">
                <w:t xml:space="preserve">, P. </w:t>
              </w:r>
              <w:proofErr w:type="spellStart"/>
              <w:r w:rsidRPr="00046811">
                <w:t>Dollár</w:t>
              </w:r>
              <w:proofErr w:type="spellEnd"/>
              <w:r w:rsidRPr="00046811">
                <w:t xml:space="preserve">, </w:t>
              </w:r>
              <w:proofErr w:type="spellStart"/>
              <w:r w:rsidRPr="00046811">
                <w:t>and</w:t>
              </w:r>
              <w:proofErr w:type="spellEnd"/>
              <w:r w:rsidRPr="00046811">
                <w:t xml:space="preserve"> R. </w:t>
              </w:r>
              <w:proofErr w:type="spellStart"/>
              <w:r w:rsidRPr="00046811">
                <w:t>Girshick</w:t>
              </w:r>
              <w:proofErr w:type="spellEnd"/>
              <w:r w:rsidRPr="00046811">
                <w:t>, “</w:t>
              </w:r>
              <w:proofErr w:type="spellStart"/>
              <w:r w:rsidRPr="00046811">
                <w:t>Mask</w:t>
              </w:r>
              <w:proofErr w:type="spellEnd"/>
              <w:r w:rsidRPr="00046811">
                <w:t xml:space="preserve"> R-CNN,” </w:t>
              </w:r>
              <w:r w:rsidRPr="00046811">
                <w:rPr>
                  <w:i/>
                  <w:iCs/>
                </w:rPr>
                <w:t xml:space="preserve">ArXiv170306870 </w:t>
              </w:r>
              <w:proofErr w:type="spellStart"/>
              <w:r w:rsidRPr="00046811">
                <w:rPr>
                  <w:i/>
                  <w:iCs/>
                </w:rPr>
                <w:t>Cs</w:t>
              </w:r>
              <w:proofErr w:type="spellEnd"/>
              <w:r w:rsidRPr="00046811">
                <w:t xml:space="preserve">, </w:t>
              </w:r>
              <w:proofErr w:type="spellStart"/>
              <w:r w:rsidRPr="00046811">
                <w:t>Jan</w:t>
              </w:r>
              <w:proofErr w:type="spellEnd"/>
              <w:r w:rsidRPr="00046811">
                <w:t xml:space="preserve">. 2018, </w:t>
              </w:r>
              <w:proofErr w:type="spellStart"/>
              <w:r w:rsidRPr="00046811">
                <w:t>Accessed</w:t>
              </w:r>
              <w:proofErr w:type="spellEnd"/>
              <w:r w:rsidRPr="00046811">
                <w:t xml:space="preserve">: </w:t>
              </w:r>
              <w:proofErr w:type="spellStart"/>
              <w:r w:rsidRPr="00046811">
                <w:t>Dec</w:t>
              </w:r>
              <w:proofErr w:type="spellEnd"/>
              <w:r w:rsidRPr="00046811">
                <w:t xml:space="preserve">. 27, 2021. [Online]. </w:t>
              </w:r>
              <w:proofErr w:type="spellStart"/>
              <w:r w:rsidRPr="00046811">
                <w:t>Available</w:t>
              </w:r>
              <w:proofErr w:type="spellEnd"/>
              <w:r w:rsidRPr="00046811">
                <w:t>: http://arxiv.org/abs/1703.06870</w:t>
              </w:r>
            </w:p>
            <w:p w14:paraId="6AD141F5" w14:textId="77777777" w:rsidR="00046811" w:rsidRPr="00046811" w:rsidRDefault="00046811" w:rsidP="00046811">
              <w:pPr>
                <w:pStyle w:val="a8"/>
              </w:pPr>
              <w:r w:rsidRPr="00046811">
                <w:t>[18]</w:t>
              </w:r>
              <w:r w:rsidRPr="00046811">
                <w:tab/>
                <w:t xml:space="preserve">A. </w:t>
              </w:r>
              <w:proofErr w:type="spellStart"/>
              <w:r w:rsidRPr="00046811">
                <w:t>Garcia-Garcia</w:t>
              </w:r>
              <w:proofErr w:type="spellEnd"/>
              <w:r w:rsidRPr="00046811">
                <w:t xml:space="preserve">, S. </w:t>
              </w:r>
              <w:proofErr w:type="spellStart"/>
              <w:r w:rsidRPr="00046811">
                <w:t>Orts-Escolano</w:t>
              </w:r>
              <w:proofErr w:type="spellEnd"/>
              <w:r w:rsidRPr="00046811">
                <w:t xml:space="preserve">, S. </w:t>
              </w:r>
              <w:proofErr w:type="spellStart"/>
              <w:r w:rsidRPr="00046811">
                <w:t>Oprea</w:t>
              </w:r>
              <w:proofErr w:type="spellEnd"/>
              <w:r w:rsidRPr="00046811">
                <w:t xml:space="preserve">, V. </w:t>
              </w:r>
              <w:proofErr w:type="spellStart"/>
              <w:r w:rsidRPr="00046811">
                <w:t>Villena-Martinez</w:t>
              </w:r>
              <w:proofErr w:type="spellEnd"/>
              <w:r w:rsidRPr="00046811">
                <w:t xml:space="preserve">, </w:t>
              </w:r>
              <w:proofErr w:type="spellStart"/>
              <w:r w:rsidRPr="00046811">
                <w:t>and</w:t>
              </w:r>
              <w:proofErr w:type="spellEnd"/>
              <w:r w:rsidRPr="00046811">
                <w:t xml:space="preserve"> J. </w:t>
              </w:r>
              <w:proofErr w:type="spellStart"/>
              <w:r w:rsidRPr="00046811">
                <w:t>Garcia-Rodriguez</w:t>
              </w:r>
              <w:proofErr w:type="spellEnd"/>
              <w:r w:rsidRPr="00046811">
                <w:t xml:space="preserve">, “A Review </w:t>
              </w:r>
              <w:proofErr w:type="spellStart"/>
              <w:r w:rsidRPr="00046811">
                <w:t>on</w:t>
              </w:r>
              <w:proofErr w:type="spellEnd"/>
              <w:r w:rsidRPr="00046811">
                <w:t xml:space="preserve"> Deep Learning </w:t>
              </w:r>
              <w:proofErr w:type="spellStart"/>
              <w:r w:rsidRPr="00046811">
                <w:t>Techniques</w:t>
              </w:r>
              <w:proofErr w:type="spellEnd"/>
              <w:r w:rsidRPr="00046811">
                <w:t xml:space="preserve"> </w:t>
              </w:r>
              <w:proofErr w:type="spellStart"/>
              <w:r w:rsidRPr="00046811">
                <w:t>Applied</w:t>
              </w:r>
              <w:proofErr w:type="spellEnd"/>
              <w:r w:rsidRPr="00046811">
                <w:t xml:space="preserve"> </w:t>
              </w:r>
              <w:proofErr w:type="spellStart"/>
              <w:r w:rsidRPr="00046811">
                <w:t>to</w:t>
              </w:r>
              <w:proofErr w:type="spellEnd"/>
              <w:r w:rsidRPr="00046811">
                <w:t xml:space="preserve"> </w:t>
              </w:r>
              <w:proofErr w:type="spellStart"/>
              <w:r w:rsidRPr="00046811">
                <w:t>Semantic</w:t>
              </w:r>
              <w:proofErr w:type="spellEnd"/>
              <w:r w:rsidRPr="00046811">
                <w:t xml:space="preserve"> </w:t>
              </w:r>
              <w:proofErr w:type="spellStart"/>
              <w:r w:rsidRPr="00046811">
                <w:t>Segmentation</w:t>
              </w:r>
              <w:proofErr w:type="spellEnd"/>
              <w:r w:rsidRPr="00046811">
                <w:t xml:space="preserve">,” </w:t>
              </w:r>
              <w:r w:rsidRPr="00046811">
                <w:rPr>
                  <w:i/>
                  <w:iCs/>
                </w:rPr>
                <w:t xml:space="preserve">ArXiv170406857 </w:t>
              </w:r>
              <w:proofErr w:type="spellStart"/>
              <w:r w:rsidRPr="00046811">
                <w:rPr>
                  <w:i/>
                  <w:iCs/>
                </w:rPr>
                <w:t>Cs</w:t>
              </w:r>
              <w:proofErr w:type="spellEnd"/>
              <w:r w:rsidRPr="00046811">
                <w:t xml:space="preserve">, </w:t>
              </w:r>
              <w:proofErr w:type="spellStart"/>
              <w:r w:rsidRPr="00046811">
                <w:t>Apr</w:t>
              </w:r>
              <w:proofErr w:type="spellEnd"/>
              <w:r w:rsidRPr="00046811">
                <w:t xml:space="preserve">. 2017, </w:t>
              </w:r>
              <w:proofErr w:type="spellStart"/>
              <w:r w:rsidRPr="00046811">
                <w:t>Accessed</w:t>
              </w:r>
              <w:proofErr w:type="spellEnd"/>
              <w:r w:rsidRPr="00046811">
                <w:t xml:space="preserve">: </w:t>
              </w:r>
              <w:proofErr w:type="spellStart"/>
              <w:r w:rsidRPr="00046811">
                <w:t>Dec</w:t>
              </w:r>
              <w:proofErr w:type="spellEnd"/>
              <w:r w:rsidRPr="00046811">
                <w:t xml:space="preserve">. 27, 2021. [Online]. </w:t>
              </w:r>
              <w:proofErr w:type="spellStart"/>
              <w:r w:rsidRPr="00046811">
                <w:t>Available</w:t>
              </w:r>
              <w:proofErr w:type="spellEnd"/>
              <w:r w:rsidRPr="00046811">
                <w:t>: http://arxiv.org/abs/1704.06857</w:t>
              </w:r>
            </w:p>
            <w:p w14:paraId="78DC33E9" w14:textId="77777777" w:rsidR="00046811" w:rsidRPr="00046811" w:rsidRDefault="00046811" w:rsidP="00046811">
              <w:pPr>
                <w:pStyle w:val="a8"/>
              </w:pPr>
              <w:r w:rsidRPr="00046811">
                <w:t>[19]</w:t>
              </w:r>
              <w:r w:rsidRPr="00046811">
                <w:tab/>
                <w:t xml:space="preserve">C. </w:t>
              </w:r>
              <w:proofErr w:type="spellStart"/>
              <w:r w:rsidRPr="00046811">
                <w:t>Yu</w:t>
              </w:r>
              <w:proofErr w:type="spellEnd"/>
              <w:r w:rsidRPr="00046811">
                <w:t xml:space="preserve"> </w:t>
              </w:r>
              <w:proofErr w:type="spellStart"/>
              <w:r w:rsidRPr="00046811">
                <w:rPr>
                  <w:i/>
                  <w:iCs/>
                </w:rPr>
                <w:t>et</w:t>
              </w:r>
              <w:proofErr w:type="spellEnd"/>
              <w:r w:rsidRPr="00046811">
                <w:rPr>
                  <w:i/>
                  <w:iCs/>
                </w:rPr>
                <w:t xml:space="preserve"> </w:t>
              </w:r>
              <w:proofErr w:type="spellStart"/>
              <w:r w:rsidRPr="00046811">
                <w:rPr>
                  <w:i/>
                  <w:iCs/>
                </w:rPr>
                <w:t>al</w:t>
              </w:r>
              <w:proofErr w:type="spellEnd"/>
              <w:r w:rsidRPr="00046811">
                <w:rPr>
                  <w:i/>
                  <w:iCs/>
                </w:rPr>
                <w:t>.</w:t>
              </w:r>
              <w:r w:rsidRPr="00046811">
                <w:t xml:space="preserve">, “DS-SLAM: A </w:t>
              </w:r>
              <w:proofErr w:type="spellStart"/>
              <w:r w:rsidRPr="00046811">
                <w:t>Semantic</w:t>
              </w:r>
              <w:proofErr w:type="spellEnd"/>
              <w:r w:rsidRPr="00046811">
                <w:t xml:space="preserve"> Visual SLAM </w:t>
              </w:r>
              <w:proofErr w:type="spellStart"/>
              <w:r w:rsidRPr="00046811">
                <w:t>towards</w:t>
              </w:r>
              <w:proofErr w:type="spellEnd"/>
              <w:r w:rsidRPr="00046811">
                <w:t xml:space="preserve"> Dynamic </w:t>
              </w:r>
              <w:proofErr w:type="spellStart"/>
              <w:r w:rsidRPr="00046811">
                <w:t>Environments</w:t>
              </w:r>
              <w:proofErr w:type="spellEnd"/>
              <w:r w:rsidRPr="00046811">
                <w:t xml:space="preserve">,” </w:t>
              </w:r>
              <w:proofErr w:type="spellStart"/>
              <w:r w:rsidRPr="00046811">
                <w:t>in</w:t>
              </w:r>
              <w:proofErr w:type="spellEnd"/>
              <w:r w:rsidRPr="00046811">
                <w:t xml:space="preserve"> </w:t>
              </w:r>
              <w:r w:rsidRPr="00046811">
                <w:rPr>
                  <w:i/>
                  <w:iCs/>
                </w:rPr>
                <w:t xml:space="preserve">2018 IEEE/RSJ International Conference </w:t>
              </w:r>
              <w:proofErr w:type="spellStart"/>
              <w:r w:rsidRPr="00046811">
                <w:rPr>
                  <w:i/>
                  <w:iCs/>
                </w:rPr>
                <w:t>on</w:t>
              </w:r>
              <w:proofErr w:type="spellEnd"/>
              <w:r w:rsidRPr="00046811">
                <w:rPr>
                  <w:i/>
                  <w:iCs/>
                </w:rPr>
                <w:t xml:space="preserve"> Intelligent </w:t>
              </w:r>
              <w:proofErr w:type="spellStart"/>
              <w:r w:rsidRPr="00046811">
                <w:rPr>
                  <w:i/>
                  <w:iCs/>
                </w:rPr>
                <w:t>Robots</w:t>
              </w:r>
              <w:proofErr w:type="spellEnd"/>
              <w:r w:rsidRPr="00046811">
                <w:rPr>
                  <w:i/>
                  <w:iCs/>
                </w:rPr>
                <w:t xml:space="preserve"> </w:t>
              </w:r>
              <w:proofErr w:type="spellStart"/>
              <w:r w:rsidRPr="00046811">
                <w:rPr>
                  <w:i/>
                  <w:iCs/>
                </w:rPr>
                <w:t>and</w:t>
              </w:r>
              <w:proofErr w:type="spellEnd"/>
              <w:r w:rsidRPr="00046811">
                <w:rPr>
                  <w:i/>
                  <w:iCs/>
                </w:rPr>
                <w:t xml:space="preserve"> Systems (IROS)</w:t>
              </w:r>
              <w:r w:rsidRPr="00046811">
                <w:t xml:space="preserve">, </w:t>
              </w:r>
              <w:proofErr w:type="spellStart"/>
              <w:r w:rsidRPr="00046811">
                <w:t>Madrid</w:t>
              </w:r>
              <w:proofErr w:type="spellEnd"/>
              <w:r w:rsidRPr="00046811">
                <w:t xml:space="preserve">, </w:t>
              </w:r>
              <w:proofErr w:type="spellStart"/>
              <w:r w:rsidRPr="00046811">
                <w:t>Oct</w:t>
              </w:r>
              <w:proofErr w:type="spellEnd"/>
              <w:r w:rsidRPr="00046811">
                <w:t xml:space="preserve">. 2018, </w:t>
              </w:r>
              <w:proofErr w:type="spellStart"/>
              <w:r w:rsidRPr="00046811">
                <w:t>pp</w:t>
              </w:r>
              <w:proofErr w:type="spellEnd"/>
              <w:r w:rsidRPr="00046811">
                <w:t xml:space="preserve">. 1168–1174. </w:t>
              </w:r>
              <w:proofErr w:type="spellStart"/>
              <w:r w:rsidRPr="00046811">
                <w:t>doi</w:t>
              </w:r>
              <w:proofErr w:type="spellEnd"/>
              <w:r w:rsidRPr="00046811">
                <w:t>: 10.1109/IROS.2018.8593691.</w:t>
              </w:r>
            </w:p>
            <w:p w14:paraId="7A5B3C26" w14:textId="2A7B211E" w:rsidR="003C7EEB" w:rsidRDefault="00046811" w:rsidP="00046811">
              <w:r>
                <w:rPr>
                  <w:b/>
                  <w:bCs/>
                </w:rPr>
                <w:fldChar w:fldCharType="end"/>
              </w:r>
            </w:p>
          </w:sdtContent>
        </w:sdt>
      </w:sdtContent>
    </w:sdt>
    <w:p w14:paraId="25477AB7" w14:textId="77777777" w:rsidR="001B7B0E" w:rsidRDefault="001B7B0E">
      <w:pPr>
        <w:spacing w:after="240"/>
      </w:pPr>
    </w:p>
    <w:p w14:paraId="0AC25BA5" w14:textId="77777777" w:rsidR="001B7B0E" w:rsidRDefault="001B7B0E"/>
    <w:p w14:paraId="5D42706D" w14:textId="77777777" w:rsidR="001B7B0E" w:rsidRDefault="001B7B0E"/>
    <w:sectPr w:rsidR="001B7B0E">
      <w:pgSz w:w="11906" w:h="16838"/>
      <w:pgMar w:top="1133" w:right="850" w:bottom="1133" w:left="17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2D716" w14:textId="77777777" w:rsidR="003C7EEB" w:rsidRDefault="003C7EEB" w:rsidP="003C7EEB">
      <w:pPr>
        <w:spacing w:line="240" w:lineRule="auto"/>
      </w:pPr>
      <w:r>
        <w:separator/>
      </w:r>
    </w:p>
  </w:endnote>
  <w:endnote w:type="continuationSeparator" w:id="0">
    <w:p w14:paraId="569C0F78" w14:textId="77777777" w:rsidR="003C7EEB" w:rsidRDefault="003C7EEB" w:rsidP="003C7E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0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81603" w14:textId="77777777" w:rsidR="003C7EEB" w:rsidRDefault="003C7EEB" w:rsidP="003C7EEB">
      <w:pPr>
        <w:spacing w:line="240" w:lineRule="auto"/>
      </w:pPr>
      <w:r>
        <w:separator/>
      </w:r>
    </w:p>
  </w:footnote>
  <w:footnote w:type="continuationSeparator" w:id="0">
    <w:p w14:paraId="451C795D" w14:textId="77777777" w:rsidR="003C7EEB" w:rsidRDefault="003C7EEB" w:rsidP="003C7EE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F3026E"/>
    <w:multiLevelType w:val="multilevel"/>
    <w:tmpl w:val="B47EF1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69AC29AE"/>
    <w:multiLevelType w:val="hybridMultilevel"/>
    <w:tmpl w:val="860295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6CA830A8"/>
    <w:multiLevelType w:val="multilevel"/>
    <w:tmpl w:val="C8D292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7435579C"/>
    <w:multiLevelType w:val="multilevel"/>
    <w:tmpl w:val="A15013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B0E"/>
    <w:rsid w:val="00046811"/>
    <w:rsid w:val="000E78D6"/>
    <w:rsid w:val="001B7B0E"/>
    <w:rsid w:val="003C7EEB"/>
    <w:rsid w:val="004C5230"/>
    <w:rsid w:val="006B7AD5"/>
    <w:rsid w:val="006C5EDB"/>
    <w:rsid w:val="009E56AD"/>
    <w:rsid w:val="00B81919"/>
    <w:rsid w:val="00B83A75"/>
    <w:rsid w:val="00BA44E7"/>
    <w:rsid w:val="00F0458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5B258"/>
  <w15:docId w15:val="{E4EFFCEB-C4E7-4632-AFFE-91687CF91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ru" w:eastAsia="ru-R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pPr>
      <w:keepNext/>
      <w:keepLines/>
      <w:spacing w:before="400" w:after="120"/>
      <w:outlineLvl w:val="0"/>
    </w:pPr>
    <w:rPr>
      <w:sz w:val="40"/>
      <w:szCs w:val="40"/>
    </w:rPr>
  </w:style>
  <w:style w:type="paragraph" w:styleId="2">
    <w:name w:val="heading 2"/>
    <w:basedOn w:val="a"/>
    <w:next w:val="a"/>
    <w:uiPriority w:val="9"/>
    <w:unhideWhenUsed/>
    <w:qFormat/>
    <w:pPr>
      <w:keepNext/>
      <w:keepLines/>
      <w:spacing w:before="240" w:after="240"/>
      <w:outlineLvl w:val="1"/>
    </w:pPr>
    <w:rPr>
      <w:sz w:val="34"/>
      <w:szCs w:val="34"/>
    </w:rPr>
  </w:style>
  <w:style w:type="paragraph" w:styleId="3">
    <w:name w:val="heading 3"/>
    <w:basedOn w:val="a"/>
    <w:next w:val="a"/>
    <w:uiPriority w:val="9"/>
    <w:semiHidden/>
    <w:unhideWhenUsed/>
    <w:qFormat/>
    <w:pPr>
      <w:keepNext/>
      <w:keepLines/>
      <w:spacing w:before="320" w:after="80"/>
      <w:outlineLvl w:val="2"/>
    </w:pPr>
    <w:rPr>
      <w:color w:val="434343"/>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a6">
    <w:name w:val="caption"/>
    <w:basedOn w:val="a"/>
    <w:next w:val="a"/>
    <w:uiPriority w:val="35"/>
    <w:unhideWhenUsed/>
    <w:qFormat/>
    <w:rsid w:val="004C5230"/>
    <w:pPr>
      <w:spacing w:after="200" w:line="240" w:lineRule="auto"/>
    </w:pPr>
    <w:rPr>
      <w:i/>
      <w:iCs/>
      <w:sz w:val="24"/>
      <w:szCs w:val="24"/>
    </w:rPr>
  </w:style>
  <w:style w:type="paragraph" w:styleId="a7">
    <w:name w:val="List Paragraph"/>
    <w:basedOn w:val="a"/>
    <w:uiPriority w:val="34"/>
    <w:qFormat/>
    <w:rsid w:val="006B7AD5"/>
    <w:pPr>
      <w:ind w:left="720"/>
      <w:contextualSpacing/>
    </w:pPr>
  </w:style>
  <w:style w:type="character" w:customStyle="1" w:styleId="10">
    <w:name w:val="Заголовок 1 Знак"/>
    <w:basedOn w:val="a0"/>
    <w:link w:val="1"/>
    <w:uiPriority w:val="9"/>
    <w:rsid w:val="003C7EEB"/>
    <w:rPr>
      <w:sz w:val="40"/>
      <w:szCs w:val="40"/>
    </w:rPr>
  </w:style>
  <w:style w:type="paragraph" w:styleId="a8">
    <w:name w:val="Bibliography"/>
    <w:basedOn w:val="a"/>
    <w:next w:val="a"/>
    <w:uiPriority w:val="37"/>
    <w:unhideWhenUsed/>
    <w:rsid w:val="003C7EEB"/>
    <w:pPr>
      <w:tabs>
        <w:tab w:val="left" w:pos="504"/>
      </w:tabs>
      <w:spacing w:line="240" w:lineRule="auto"/>
      <w:ind w:left="504" w:hanging="504"/>
    </w:pPr>
  </w:style>
  <w:style w:type="paragraph" w:styleId="a9">
    <w:name w:val="footnote text"/>
    <w:basedOn w:val="a"/>
    <w:link w:val="aa"/>
    <w:uiPriority w:val="99"/>
    <w:semiHidden/>
    <w:unhideWhenUsed/>
    <w:rsid w:val="003C7EEB"/>
    <w:pPr>
      <w:spacing w:line="240" w:lineRule="auto"/>
    </w:pPr>
    <w:rPr>
      <w:sz w:val="20"/>
      <w:szCs w:val="20"/>
    </w:rPr>
  </w:style>
  <w:style w:type="character" w:customStyle="1" w:styleId="aa">
    <w:name w:val="Текст сноски Знак"/>
    <w:basedOn w:val="a0"/>
    <w:link w:val="a9"/>
    <w:uiPriority w:val="99"/>
    <w:semiHidden/>
    <w:rsid w:val="003C7EEB"/>
    <w:rPr>
      <w:sz w:val="20"/>
      <w:szCs w:val="20"/>
    </w:rPr>
  </w:style>
  <w:style w:type="character" w:styleId="ab">
    <w:name w:val="footnote reference"/>
    <w:basedOn w:val="a0"/>
    <w:uiPriority w:val="99"/>
    <w:semiHidden/>
    <w:unhideWhenUsed/>
    <w:rsid w:val="003C7E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70061">
      <w:bodyDiv w:val="1"/>
      <w:marLeft w:val="0"/>
      <w:marRight w:val="0"/>
      <w:marTop w:val="0"/>
      <w:marBottom w:val="0"/>
      <w:divBdr>
        <w:top w:val="none" w:sz="0" w:space="0" w:color="auto"/>
        <w:left w:val="none" w:sz="0" w:space="0" w:color="auto"/>
        <w:bottom w:val="none" w:sz="0" w:space="0" w:color="auto"/>
        <w:right w:val="none" w:sz="0" w:space="0" w:color="auto"/>
      </w:divBdr>
    </w:div>
    <w:div w:id="134758101">
      <w:bodyDiv w:val="1"/>
      <w:marLeft w:val="0"/>
      <w:marRight w:val="0"/>
      <w:marTop w:val="0"/>
      <w:marBottom w:val="0"/>
      <w:divBdr>
        <w:top w:val="none" w:sz="0" w:space="0" w:color="auto"/>
        <w:left w:val="none" w:sz="0" w:space="0" w:color="auto"/>
        <w:bottom w:val="none" w:sz="0" w:space="0" w:color="auto"/>
        <w:right w:val="none" w:sz="0" w:space="0" w:color="auto"/>
      </w:divBdr>
    </w:div>
    <w:div w:id="141896894">
      <w:bodyDiv w:val="1"/>
      <w:marLeft w:val="0"/>
      <w:marRight w:val="0"/>
      <w:marTop w:val="0"/>
      <w:marBottom w:val="0"/>
      <w:divBdr>
        <w:top w:val="none" w:sz="0" w:space="0" w:color="auto"/>
        <w:left w:val="none" w:sz="0" w:space="0" w:color="auto"/>
        <w:bottom w:val="none" w:sz="0" w:space="0" w:color="auto"/>
        <w:right w:val="none" w:sz="0" w:space="0" w:color="auto"/>
      </w:divBdr>
    </w:div>
    <w:div w:id="302545974">
      <w:bodyDiv w:val="1"/>
      <w:marLeft w:val="0"/>
      <w:marRight w:val="0"/>
      <w:marTop w:val="0"/>
      <w:marBottom w:val="0"/>
      <w:divBdr>
        <w:top w:val="none" w:sz="0" w:space="0" w:color="auto"/>
        <w:left w:val="none" w:sz="0" w:space="0" w:color="auto"/>
        <w:bottom w:val="none" w:sz="0" w:space="0" w:color="auto"/>
        <w:right w:val="none" w:sz="0" w:space="0" w:color="auto"/>
      </w:divBdr>
    </w:div>
    <w:div w:id="323899466">
      <w:bodyDiv w:val="1"/>
      <w:marLeft w:val="0"/>
      <w:marRight w:val="0"/>
      <w:marTop w:val="0"/>
      <w:marBottom w:val="0"/>
      <w:divBdr>
        <w:top w:val="none" w:sz="0" w:space="0" w:color="auto"/>
        <w:left w:val="none" w:sz="0" w:space="0" w:color="auto"/>
        <w:bottom w:val="none" w:sz="0" w:space="0" w:color="auto"/>
        <w:right w:val="none" w:sz="0" w:space="0" w:color="auto"/>
      </w:divBdr>
    </w:div>
    <w:div w:id="421488718">
      <w:bodyDiv w:val="1"/>
      <w:marLeft w:val="0"/>
      <w:marRight w:val="0"/>
      <w:marTop w:val="0"/>
      <w:marBottom w:val="0"/>
      <w:divBdr>
        <w:top w:val="none" w:sz="0" w:space="0" w:color="auto"/>
        <w:left w:val="none" w:sz="0" w:space="0" w:color="auto"/>
        <w:bottom w:val="none" w:sz="0" w:space="0" w:color="auto"/>
        <w:right w:val="none" w:sz="0" w:space="0" w:color="auto"/>
      </w:divBdr>
    </w:div>
    <w:div w:id="673536039">
      <w:bodyDiv w:val="1"/>
      <w:marLeft w:val="0"/>
      <w:marRight w:val="0"/>
      <w:marTop w:val="0"/>
      <w:marBottom w:val="0"/>
      <w:divBdr>
        <w:top w:val="none" w:sz="0" w:space="0" w:color="auto"/>
        <w:left w:val="none" w:sz="0" w:space="0" w:color="auto"/>
        <w:bottom w:val="none" w:sz="0" w:space="0" w:color="auto"/>
        <w:right w:val="none" w:sz="0" w:space="0" w:color="auto"/>
      </w:divBdr>
    </w:div>
    <w:div w:id="871305422">
      <w:bodyDiv w:val="1"/>
      <w:marLeft w:val="0"/>
      <w:marRight w:val="0"/>
      <w:marTop w:val="0"/>
      <w:marBottom w:val="0"/>
      <w:divBdr>
        <w:top w:val="none" w:sz="0" w:space="0" w:color="auto"/>
        <w:left w:val="none" w:sz="0" w:space="0" w:color="auto"/>
        <w:bottom w:val="none" w:sz="0" w:space="0" w:color="auto"/>
        <w:right w:val="none" w:sz="0" w:space="0" w:color="auto"/>
      </w:divBdr>
    </w:div>
    <w:div w:id="1076977169">
      <w:bodyDiv w:val="1"/>
      <w:marLeft w:val="0"/>
      <w:marRight w:val="0"/>
      <w:marTop w:val="0"/>
      <w:marBottom w:val="0"/>
      <w:divBdr>
        <w:top w:val="none" w:sz="0" w:space="0" w:color="auto"/>
        <w:left w:val="none" w:sz="0" w:space="0" w:color="auto"/>
        <w:bottom w:val="none" w:sz="0" w:space="0" w:color="auto"/>
        <w:right w:val="none" w:sz="0" w:space="0" w:color="auto"/>
      </w:divBdr>
    </w:div>
    <w:div w:id="1230993633">
      <w:bodyDiv w:val="1"/>
      <w:marLeft w:val="0"/>
      <w:marRight w:val="0"/>
      <w:marTop w:val="0"/>
      <w:marBottom w:val="0"/>
      <w:divBdr>
        <w:top w:val="none" w:sz="0" w:space="0" w:color="auto"/>
        <w:left w:val="none" w:sz="0" w:space="0" w:color="auto"/>
        <w:bottom w:val="none" w:sz="0" w:space="0" w:color="auto"/>
        <w:right w:val="none" w:sz="0" w:space="0" w:color="auto"/>
      </w:divBdr>
    </w:div>
    <w:div w:id="1501235675">
      <w:bodyDiv w:val="1"/>
      <w:marLeft w:val="0"/>
      <w:marRight w:val="0"/>
      <w:marTop w:val="0"/>
      <w:marBottom w:val="0"/>
      <w:divBdr>
        <w:top w:val="none" w:sz="0" w:space="0" w:color="auto"/>
        <w:left w:val="none" w:sz="0" w:space="0" w:color="auto"/>
        <w:bottom w:val="none" w:sz="0" w:space="0" w:color="auto"/>
        <w:right w:val="none" w:sz="0" w:space="0" w:color="auto"/>
      </w:divBdr>
    </w:div>
    <w:div w:id="1554730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google.com/search?q=Solid+State+Lida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yperlink" Target="https://en.wikipedia.org/wiki/Lidar"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o21</b:Tag>
    <b:SourceType>InternetSite</b:SourceType>
    <b:Guid>{B80FC390-C339-4058-91BC-895E0D1EE191}</b:Guid>
    <b:Title>developers.google.com</b:Title>
    <b:Year>2021</b:Year>
    <b:Author>
      <b:Author>
        <b:Corporate>google.com</b:Corporate>
      </b:Author>
    </b:Author>
    <b:InternetSiteTitle>ARCore</b:InternetSiteTitle>
    <b:URL>https://developers.google.com/ar/develop/c/depth/developer-guide?hl=ur</b:URL>
    <b:RefOrder>1</b:RefOrder>
  </b:Source>
  <b:Source>
    <b:Tag>Aut19</b:Tag>
    <b:SourceType>InternetSite</b:SourceType>
    <b:Guid>{30EA8120-B748-4F56-8DE9-B31AA3263F98}</b:Guid>
    <b:Author>
      <b:Author>
        <b:Corporate>Autodesk</b:Corporate>
      </b:Author>
    </b:Author>
    <b:Title>Structured Light 3D Scanning </b:Title>
    <b:InternetSiteTitle>Autodesk: Structured Light 3D Scanning </b:InternetSiteTitle>
    <b:Year>2019</b:Year>
    <b:URL>https://www.instructables.com/id/Structured-Light-3D-Scanning/</b:URL>
    <b:RefOrder>2</b:RefOrder>
  </b:Source>
  <b:Source>
    <b:Tag>Alb21</b:Tag>
    <b:SourceType>InternetSite</b:SourceType>
    <b:Guid>{DE229026-0F68-49B7-95AB-B3928C5BAFA0}</b:Guid>
    <b:Author>
      <b:Author>
        <b:NameList>
          <b:Person>
            <b:Last>Quero</b:Last>
            <b:First>Alberto</b:First>
          </b:Person>
        </b:NameList>
      </b:Author>
    </b:Author>
    <b:Title>ToF puede llegar a detectar cámaras ocultas</b:Title>
    <b:InternetSiteTitle>tododisca.com</b:InternetSiteTitle>
    <b:Year>2021</b:Year>
    <b:Month>12</b:Month>
    <b:Day>12</b:Day>
    <b:URL>https://www.tododisca.com/telefono-detectar-camaras-ocultas/</b:URL>
    <b:RefOrder>3</b:RefOrder>
  </b:Source>
</b:Sources>
</file>

<file path=customXml/itemProps1.xml><?xml version="1.0" encoding="utf-8"?>
<ds:datastoreItem xmlns:ds="http://schemas.openxmlformats.org/officeDocument/2006/customXml" ds:itemID="{320B5E87-E631-456B-9ECB-02A6996E9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4</Pages>
  <Words>8560</Words>
  <Characters>48796</Characters>
  <Application>Microsoft Office Word</Application>
  <DocSecurity>0</DocSecurity>
  <Lines>406</Lines>
  <Paragraphs>11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7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istrator@navigine.local</cp:lastModifiedBy>
  <cp:revision>4</cp:revision>
  <dcterms:created xsi:type="dcterms:W3CDTF">2021-12-27T18:06:00Z</dcterms:created>
  <dcterms:modified xsi:type="dcterms:W3CDTF">2021-12-27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8eBSpK9"/&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